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5D75" w:rsidRDefault="00945D75">
      <w:pPr>
        <w:rPr>
          <w:color w:val="000000"/>
        </w:rPr>
      </w:pPr>
      <w:r>
        <w:rPr>
          <w:color w:val="000000"/>
        </w:rPr>
        <w:t>Additional Table S1: FunCat Categories of up-regulated genes in ∆</w:t>
      </w:r>
      <w:r>
        <w:rPr>
          <w:i/>
          <w:iCs/>
          <w:color w:val="000000"/>
        </w:rPr>
        <w:t>gliT</w:t>
      </w:r>
      <w:r>
        <w:rPr>
          <w:color w:val="000000"/>
        </w:rPr>
        <w:t xml:space="preserve"> MeOH v </w:t>
      </w:r>
      <w:smartTag w:uri="urn:schemas-microsoft-com:office:smarttags" w:element="stockticker">
        <w:r w:rsidRPr="008B2D96">
          <w:rPr>
            <w:color w:val="000000"/>
          </w:rPr>
          <w:t>ATCC</w:t>
        </w:r>
      </w:smartTag>
      <w:r w:rsidRPr="008B2D96">
        <w:rPr>
          <w:color w:val="000000"/>
        </w:rPr>
        <w:t xml:space="preserve">46645 </w:t>
      </w:r>
      <w:r>
        <w:rPr>
          <w:color w:val="000000"/>
        </w:rPr>
        <w:t>MeOH</w:t>
      </w:r>
    </w:p>
    <w:tbl>
      <w:tblPr>
        <w:tblW w:w="9322" w:type="dxa"/>
        <w:tblBorders>
          <w:top w:val="single" w:sz="8" w:space="0" w:color="000000"/>
          <w:bottom w:val="single" w:sz="8" w:space="0" w:color="000000"/>
        </w:tblBorders>
        <w:tblLook w:val="00A0"/>
      </w:tblPr>
      <w:tblGrid>
        <w:gridCol w:w="1832"/>
        <w:gridCol w:w="4939"/>
        <w:gridCol w:w="1417"/>
        <w:gridCol w:w="1134"/>
      </w:tblGrid>
      <w:tr w:rsidR="00945D75" w:rsidRPr="001A4083">
        <w:trPr>
          <w:trHeight w:val="300"/>
          <w:tblHeader/>
        </w:trPr>
        <w:tc>
          <w:tcPr>
            <w:tcW w:w="183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4939" w:type="dxa"/>
            <w:tcBorders>
              <w:top w:val="single" w:sz="8" w:space="0" w:color="000000"/>
              <w:left w:val="nil"/>
              <w:bottom w:val="single" w:sz="8" w:space="0" w:color="000000"/>
              <w:right w:val="nil"/>
            </w:tcBorders>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1417"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jc w:val="center"/>
              <w:rPr>
                <w:b/>
                <w:bCs/>
                <w:color w:val="000000"/>
                <w:lang w:eastAsia="en-IE"/>
              </w:rPr>
            </w:pPr>
            <w:r w:rsidRPr="001A4083">
              <w:rPr>
                <w:b/>
                <w:bCs/>
                <w:color w:val="000000"/>
                <w:lang w:eastAsia="en-IE"/>
              </w:rPr>
              <w:t>No. of genes</w:t>
            </w:r>
          </w:p>
        </w:tc>
        <w:tc>
          <w:tcPr>
            <w:tcW w:w="1134"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jc w:val="center"/>
              <w:rPr>
                <w:b/>
                <w:bCs/>
                <w:color w:val="000000"/>
                <w:lang w:eastAsia="en-IE"/>
              </w:rPr>
            </w:pPr>
            <w:r w:rsidRPr="001A4083">
              <w:rPr>
                <w:b/>
                <w:bCs/>
                <w:color w:val="000000"/>
                <w:lang w:eastAsia="en-IE"/>
              </w:rPr>
              <w:t>p-value</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6.06</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isoprenoid metabolism</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49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6.06.05</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sesquiterpenes metabolism</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96E-07</w:t>
            </w:r>
          </w:p>
        </w:tc>
      </w:tr>
      <w:tr w:rsidR="00945D75" w:rsidRPr="001A4083">
        <w:trPr>
          <w:trHeight w:val="531"/>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6.06.1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tetracyclic and pentacyclic triterpenes (cholesterin, steroids and hopanoids) metabolism</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51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9.04</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metabolism of phenylalanine</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2036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secondary metabolism</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3</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59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20.05.09</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metabolism of eicosanoid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122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17.09</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metabolism of alkaloid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9122</w:t>
            </w:r>
          </w:p>
        </w:tc>
      </w:tr>
      <w:tr w:rsidR="00945D75" w:rsidRPr="001A4083">
        <w:trPr>
          <w:trHeight w:val="6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20.33</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metabolism of secondary products derived from L-tryptophan</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214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ell cycle</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49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mitotic cell cycle and cell cycle control</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92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7</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protein modification</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47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4.61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3</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nucleic acid binding</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146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21.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heme binding</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6</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88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transported compounds (substrate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7</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52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ion transport</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1</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108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ation transport (H+, Na+, K+, Ca2+ , NH4+, etc.)</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0</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71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1.01.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heavy metal ion transport (Cu+, Fe3+, etc.)</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52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01.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siderophore-iron trans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7</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08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1.07.07</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phosphate transport</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3277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1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amine / polyamine trans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529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13</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lipid/fatty acid transport</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4061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15</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electron trans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1</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608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26</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neurotransmitter transport</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2195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27</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drug/toxin trans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5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3</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transport facilitie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7</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1401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3.02.02</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symporter</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4804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3.25</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ABC transporter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0</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9.80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transport route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4</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3615</w:t>
            </w:r>
          </w:p>
        </w:tc>
      </w:tr>
      <w:tr w:rsidR="00945D75" w:rsidRPr="001A4083">
        <w:trPr>
          <w:trHeight w:val="6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9.16.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Type I protein secretion system (ABC-type transport system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30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8</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ellular im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5</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104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5</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disease, virulence and defense</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4</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87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resistance protein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7</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68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5.05.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toxin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3454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detoxification</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2</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14E-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7.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detoxification involving cytochrome P450</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7.69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05</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detoxification by expor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6</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098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homeostasis</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7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homeostasis of cation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1</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7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01.01.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homeostasis of metal ions (Na, K, Ca etc.)</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1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3</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homeostasis of anion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72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01.03.03</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homeostasis of phosphate</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1435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1.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fungal/microorganismic development</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4709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1.01.03</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tissue pattern formation</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1399</w:t>
            </w:r>
          </w:p>
        </w:tc>
      </w:tr>
      <w:tr w:rsidR="00945D75" w:rsidRPr="001A4083">
        <w:trPr>
          <w:trHeight w:val="6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1.01.03.01</w:t>
            </w:r>
          </w:p>
        </w:tc>
        <w:tc>
          <w:tcPr>
            <w:tcW w:w="4939"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fruit body development (sexually or asexually derived spores)</w:t>
            </w:r>
          </w:p>
        </w:tc>
        <w:tc>
          <w:tcPr>
            <w:tcW w:w="1417"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134"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92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3.01</w:t>
            </w:r>
          </w:p>
        </w:tc>
        <w:tc>
          <w:tcPr>
            <w:tcW w:w="4939" w:type="dxa"/>
          </w:tcPr>
          <w:p w:rsidR="00945D75" w:rsidRPr="001A4083" w:rsidRDefault="00945D75" w:rsidP="001A4083">
            <w:pPr>
              <w:spacing w:after="0" w:line="240" w:lineRule="auto"/>
              <w:rPr>
                <w:color w:val="000000"/>
                <w:lang w:eastAsia="en-IE"/>
              </w:rPr>
            </w:pPr>
            <w:r w:rsidRPr="001A4083">
              <w:rPr>
                <w:color w:val="000000"/>
                <w:lang w:eastAsia="en-IE"/>
              </w:rPr>
              <w:t>fungal/microorganismic cell type differentiation</w:t>
            </w:r>
          </w:p>
        </w:tc>
        <w:tc>
          <w:tcPr>
            <w:tcW w:w="1417"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4479</w:t>
            </w:r>
          </w:p>
        </w:tc>
      </w:tr>
      <w:tr w:rsidR="00945D75" w:rsidRPr="001A4083">
        <w:trPr>
          <w:trHeight w:val="307"/>
        </w:trPr>
        <w:tc>
          <w:tcPr>
            <w:tcW w:w="1832"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01.03</w:t>
            </w:r>
          </w:p>
        </w:tc>
        <w:tc>
          <w:tcPr>
            <w:tcW w:w="4939" w:type="dxa"/>
            <w:tcBorders>
              <w:left w:val="nil"/>
              <w:bottom w:val="single" w:sz="8" w:space="0" w:color="000000"/>
              <w:right w:val="nil"/>
            </w:tcBorders>
          </w:tcPr>
          <w:p w:rsidR="00945D75" w:rsidRPr="001A4083" w:rsidRDefault="00945D75" w:rsidP="001A4083">
            <w:pPr>
              <w:spacing w:after="0" w:line="240" w:lineRule="auto"/>
              <w:rPr>
                <w:color w:val="000000"/>
                <w:lang w:eastAsia="en-IE"/>
              </w:rPr>
            </w:pPr>
            <w:r w:rsidRPr="001A4083">
              <w:rPr>
                <w:color w:val="000000"/>
                <w:lang w:eastAsia="en-IE"/>
              </w:rPr>
              <w:t>fungal and other eukaryotic cell type differentiation</w:t>
            </w:r>
          </w:p>
        </w:tc>
        <w:tc>
          <w:tcPr>
            <w:tcW w:w="1417" w:type="dxa"/>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134" w:type="dxa"/>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4479</w:t>
            </w:r>
          </w:p>
        </w:tc>
      </w:tr>
    </w:tbl>
    <w:p w:rsidR="00945D75" w:rsidRDefault="00945D75">
      <w:pPr>
        <w:rPr>
          <w:color w:val="000000"/>
        </w:rPr>
      </w:pPr>
    </w:p>
    <w:p w:rsidR="00945D75" w:rsidRDefault="00945D75">
      <w:pPr>
        <w:rPr>
          <w:color w:val="000000"/>
        </w:rPr>
      </w:pPr>
      <w:r>
        <w:rPr>
          <w:color w:val="000000"/>
        </w:rPr>
        <w:t>Additional Table S2: FunCat Categories of down-regulated genes in ∆</w:t>
      </w:r>
      <w:r>
        <w:rPr>
          <w:i/>
          <w:iCs/>
          <w:color w:val="000000"/>
        </w:rPr>
        <w:t>gliT</w:t>
      </w:r>
      <w:r>
        <w:rPr>
          <w:color w:val="000000"/>
        </w:rPr>
        <w:t xml:space="preserve"> MeOH v </w:t>
      </w:r>
      <w:smartTag w:uri="urn:schemas-microsoft-com:office:smarttags" w:element="stockticker">
        <w:r w:rsidRPr="008B2D96">
          <w:rPr>
            <w:color w:val="000000"/>
          </w:rPr>
          <w:t>ATCC</w:t>
        </w:r>
      </w:smartTag>
      <w:r w:rsidRPr="008B2D96">
        <w:rPr>
          <w:color w:val="000000"/>
        </w:rPr>
        <w:t xml:space="preserve">46645 </w:t>
      </w:r>
      <w:r>
        <w:rPr>
          <w:color w:val="000000"/>
        </w:rPr>
        <w:t>MeOH</w:t>
      </w:r>
    </w:p>
    <w:tbl>
      <w:tblPr>
        <w:tblW w:w="9180" w:type="dxa"/>
        <w:tblBorders>
          <w:top w:val="single" w:sz="8" w:space="0" w:color="000000"/>
          <w:bottom w:val="single" w:sz="8" w:space="0" w:color="000000"/>
        </w:tblBorders>
        <w:tblLook w:val="00A0"/>
      </w:tblPr>
      <w:tblGrid>
        <w:gridCol w:w="1800"/>
        <w:gridCol w:w="4747"/>
        <w:gridCol w:w="1358"/>
        <w:gridCol w:w="1275"/>
      </w:tblGrid>
      <w:tr w:rsidR="00945D75" w:rsidRPr="001A4083">
        <w:trPr>
          <w:trHeight w:val="300"/>
        </w:trPr>
        <w:tc>
          <w:tcPr>
            <w:tcW w:w="180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4747" w:type="dxa"/>
            <w:tcBorders>
              <w:top w:val="single" w:sz="8" w:space="0" w:color="000000"/>
              <w:left w:val="nil"/>
              <w:bottom w:val="single" w:sz="8" w:space="0" w:color="000000"/>
              <w:right w:val="nil"/>
            </w:tcBorders>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1358"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jc w:val="center"/>
              <w:rPr>
                <w:b/>
                <w:bCs/>
                <w:color w:val="000000"/>
                <w:lang w:eastAsia="en-IE"/>
              </w:rPr>
            </w:pPr>
            <w:r w:rsidRPr="001A4083">
              <w:rPr>
                <w:b/>
                <w:bCs/>
                <w:color w:val="000000"/>
                <w:lang w:eastAsia="en-IE"/>
              </w:rPr>
              <w:t>No. of genes</w:t>
            </w:r>
          </w:p>
        </w:tc>
        <w:tc>
          <w:tcPr>
            <w:tcW w:w="1275"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jc w:val="center"/>
              <w:rPr>
                <w:b/>
                <w:bCs/>
                <w:color w:val="000000"/>
                <w:lang w:eastAsia="en-IE"/>
              </w:rPr>
            </w:pPr>
            <w:r w:rsidRPr="001A4083">
              <w:rPr>
                <w:b/>
                <w:bCs/>
                <w:color w:val="000000"/>
                <w:lang w:eastAsia="en-IE"/>
              </w:rPr>
              <w:t>p-value</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6.04.02</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degradation of threonine</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9609</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01.01.09.02.02</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degradation of serine</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43486</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2.02</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nitrogen metabolism</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0127</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1.05</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C-compound and carbohydrate metabolism</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0</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44193</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6</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2 compound and organic acid metabolism</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7604</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01.05.06.07</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C-2 compound and organic acid catabolism</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4761</w:t>
            </w:r>
          </w:p>
        </w:tc>
      </w:tr>
      <w:tr w:rsidR="00945D75" w:rsidRPr="001A4083">
        <w:trPr>
          <w:trHeight w:val="6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17</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metabolism of secondary products derived from primary amino acids</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6082</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01.20.17.03</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metabolism of amines</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6311</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5.03</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extracellular protein degradation</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9996</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2.01</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glycolysis and gluconeogenesis</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10523</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2.16.01</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alcohol fermentation</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0002</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15303</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7.01</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alcium binding</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6082</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16.17.09</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heavy metal binding (Cu, Fe, Zn)</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34355</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21.01</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heme binding</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39675</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20.01.01.01.01</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heavy metal ion transport (Cu+, Fe3+, etc.)</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39675</w:t>
            </w:r>
          </w:p>
        </w:tc>
      </w:tr>
      <w:tr w:rsidR="00945D75" w:rsidRPr="001A4083">
        <w:trPr>
          <w:trHeight w:val="300"/>
        </w:trPr>
        <w:tc>
          <w:tcPr>
            <w:tcW w:w="18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8</w:t>
            </w:r>
          </w:p>
        </w:tc>
        <w:tc>
          <w:tcPr>
            <w:tcW w:w="4747" w:type="dxa"/>
            <w:tcBorders>
              <w:left w:val="nil"/>
              <w:right w:val="nil"/>
            </w:tcBorders>
          </w:tcPr>
          <w:p w:rsidR="00945D75" w:rsidRPr="001A4083" w:rsidRDefault="00945D75" w:rsidP="001A4083">
            <w:pPr>
              <w:spacing w:after="0" w:line="240" w:lineRule="auto"/>
              <w:rPr>
                <w:color w:val="000000"/>
                <w:lang w:eastAsia="en-IE"/>
              </w:rPr>
            </w:pPr>
            <w:r w:rsidRPr="001A4083">
              <w:rPr>
                <w:color w:val="000000"/>
                <w:lang w:eastAsia="en-IE"/>
              </w:rPr>
              <w:t>cellular import</w:t>
            </w:r>
          </w:p>
        </w:tc>
        <w:tc>
          <w:tcPr>
            <w:tcW w:w="1358"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275"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5931</w:t>
            </w:r>
          </w:p>
        </w:tc>
      </w:tr>
      <w:tr w:rsidR="00945D75" w:rsidRPr="001A4083">
        <w:trPr>
          <w:trHeight w:val="300"/>
        </w:trPr>
        <w:tc>
          <w:tcPr>
            <w:tcW w:w="1800" w:type="dxa"/>
            <w:noWrap/>
          </w:tcPr>
          <w:p w:rsidR="00945D75" w:rsidRPr="001A4083" w:rsidRDefault="00945D75" w:rsidP="001A4083">
            <w:pPr>
              <w:spacing w:after="0" w:line="240" w:lineRule="auto"/>
              <w:rPr>
                <w:b/>
                <w:bCs/>
                <w:color w:val="000000"/>
                <w:lang w:eastAsia="en-IE"/>
              </w:rPr>
            </w:pPr>
            <w:r w:rsidRPr="001A4083">
              <w:rPr>
                <w:color w:val="000000"/>
                <w:lang w:eastAsia="en-IE"/>
              </w:rPr>
              <w:t>20.09.18.07</w:t>
            </w:r>
          </w:p>
        </w:tc>
        <w:tc>
          <w:tcPr>
            <w:tcW w:w="4747" w:type="dxa"/>
          </w:tcPr>
          <w:p w:rsidR="00945D75" w:rsidRPr="001A4083" w:rsidRDefault="00945D75" w:rsidP="001A4083">
            <w:pPr>
              <w:spacing w:after="0" w:line="240" w:lineRule="auto"/>
              <w:rPr>
                <w:color w:val="000000"/>
                <w:lang w:eastAsia="en-IE"/>
              </w:rPr>
            </w:pPr>
            <w:r w:rsidRPr="001A4083">
              <w:rPr>
                <w:color w:val="000000"/>
                <w:lang w:eastAsia="en-IE"/>
              </w:rPr>
              <w:t>non-vesicular cellular import</w:t>
            </w:r>
          </w:p>
        </w:tc>
        <w:tc>
          <w:tcPr>
            <w:tcW w:w="1358"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275"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44828</w:t>
            </w:r>
          </w:p>
        </w:tc>
      </w:tr>
      <w:tr w:rsidR="00945D75" w:rsidRPr="001A4083">
        <w:trPr>
          <w:trHeight w:val="300"/>
        </w:trPr>
        <w:tc>
          <w:tcPr>
            <w:tcW w:w="1800"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03</w:t>
            </w:r>
          </w:p>
        </w:tc>
        <w:tc>
          <w:tcPr>
            <w:tcW w:w="4747" w:type="dxa"/>
            <w:tcBorders>
              <w:left w:val="nil"/>
              <w:bottom w:val="single" w:sz="8" w:space="0" w:color="000000"/>
              <w:right w:val="nil"/>
            </w:tcBorders>
          </w:tcPr>
          <w:p w:rsidR="00945D75" w:rsidRPr="001A4083" w:rsidRDefault="00945D75" w:rsidP="001A4083">
            <w:pPr>
              <w:spacing w:after="0" w:line="240" w:lineRule="auto"/>
              <w:rPr>
                <w:color w:val="000000"/>
                <w:lang w:eastAsia="en-IE"/>
              </w:rPr>
            </w:pPr>
            <w:r w:rsidRPr="001A4083">
              <w:rPr>
                <w:color w:val="000000"/>
                <w:lang w:eastAsia="en-IE"/>
              </w:rPr>
              <w:t>defense related proteins</w:t>
            </w:r>
          </w:p>
        </w:tc>
        <w:tc>
          <w:tcPr>
            <w:tcW w:w="1358" w:type="dxa"/>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275" w:type="dxa"/>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9312</w:t>
            </w:r>
          </w:p>
        </w:tc>
      </w:tr>
    </w:tbl>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Pr="008B2D96" w:rsidRDefault="00945D75" w:rsidP="00F80597">
      <w:pPr>
        <w:rPr>
          <w:color w:val="000000"/>
        </w:rPr>
      </w:pPr>
      <w:r>
        <w:t xml:space="preserve">Additional Table S3: </w:t>
      </w:r>
      <w:r>
        <w:rPr>
          <w:color w:val="000000"/>
        </w:rPr>
        <w:t xml:space="preserve">KEGG Categories of up-regulated genes in </w:t>
      </w:r>
      <w:smartTag w:uri="urn:schemas-microsoft-com:office:smarttags" w:element="stockticker">
        <w:r w:rsidRPr="008B2D96">
          <w:rPr>
            <w:color w:val="000000"/>
          </w:rPr>
          <w:t>ATCC</w:t>
        </w:r>
      </w:smartTag>
      <w:r w:rsidRPr="008B2D96">
        <w:rPr>
          <w:color w:val="000000"/>
        </w:rPr>
        <w:t xml:space="preserve">46645 MeOH v </w:t>
      </w:r>
      <w:r>
        <w:rPr>
          <w:color w:val="000000"/>
        </w:rPr>
        <w:t>∆</w:t>
      </w:r>
      <w:r>
        <w:rPr>
          <w:i/>
          <w:iCs/>
          <w:color w:val="000000"/>
        </w:rPr>
        <w:t>gliT</w:t>
      </w:r>
      <w:r>
        <w:rPr>
          <w:color w:val="000000"/>
        </w:rPr>
        <w:t xml:space="preserve"> MeOH</w:t>
      </w:r>
    </w:p>
    <w:tbl>
      <w:tblPr>
        <w:tblW w:w="8919" w:type="dxa"/>
        <w:tblBorders>
          <w:top w:val="single" w:sz="8" w:space="0" w:color="000000"/>
          <w:bottom w:val="single" w:sz="8" w:space="0" w:color="000000"/>
        </w:tblBorders>
        <w:tblLook w:val="00A0"/>
      </w:tblPr>
      <w:tblGrid>
        <w:gridCol w:w="1526"/>
        <w:gridCol w:w="74"/>
        <w:gridCol w:w="4462"/>
        <w:gridCol w:w="142"/>
        <w:gridCol w:w="996"/>
        <w:gridCol w:w="279"/>
        <w:gridCol w:w="1440"/>
      </w:tblGrid>
      <w:tr w:rsidR="00945D75" w:rsidRPr="001A4083">
        <w:trPr>
          <w:trHeight w:val="300"/>
        </w:trPr>
        <w:tc>
          <w:tcPr>
            <w:tcW w:w="1600" w:type="dxa"/>
            <w:gridSpan w:val="2"/>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46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1417" w:type="dxa"/>
            <w:gridSpan w:val="3"/>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44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w:t>
            </w:r>
          </w:p>
        </w:tc>
        <w:tc>
          <w:tcPr>
            <w:tcW w:w="4678" w:type="dxa"/>
            <w:gridSpan w:val="3"/>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iosynthesis of secondary metabolites</w:t>
            </w:r>
          </w:p>
        </w:tc>
        <w:tc>
          <w:tcPr>
            <w:tcW w:w="99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2</w:t>
            </w:r>
          </w:p>
        </w:tc>
        <w:tc>
          <w:tcPr>
            <w:tcW w:w="1719" w:type="dxa"/>
            <w:gridSpan w:val="2"/>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0613</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w:t>
            </w:r>
          </w:p>
        </w:tc>
        <w:tc>
          <w:tcPr>
            <w:tcW w:w="4678" w:type="dxa"/>
            <w:gridSpan w:val="3"/>
            <w:noWrap/>
          </w:tcPr>
          <w:p w:rsidR="00945D75" w:rsidRPr="001A4083" w:rsidRDefault="00945D75" w:rsidP="001A4083">
            <w:pPr>
              <w:spacing w:after="0" w:line="240" w:lineRule="auto"/>
              <w:rPr>
                <w:color w:val="000000"/>
                <w:lang w:eastAsia="en-IE"/>
              </w:rPr>
            </w:pPr>
            <w:r w:rsidRPr="001A4083">
              <w:rPr>
                <w:color w:val="000000"/>
                <w:lang w:eastAsia="en-IE"/>
              </w:rPr>
              <w:t>Metabolism</w:t>
            </w:r>
          </w:p>
        </w:tc>
        <w:tc>
          <w:tcPr>
            <w:tcW w:w="99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7</w:t>
            </w:r>
          </w:p>
        </w:tc>
        <w:tc>
          <w:tcPr>
            <w:tcW w:w="1719" w:type="dxa"/>
            <w:gridSpan w:val="2"/>
            <w:noWrap/>
          </w:tcPr>
          <w:p w:rsidR="00945D75" w:rsidRPr="001A4083" w:rsidRDefault="00945D75" w:rsidP="001A4083">
            <w:pPr>
              <w:spacing w:after="0" w:line="240" w:lineRule="auto"/>
              <w:jc w:val="center"/>
              <w:rPr>
                <w:color w:val="000000"/>
                <w:lang w:eastAsia="en-IE"/>
              </w:rPr>
            </w:pPr>
            <w:r w:rsidRPr="001A4083">
              <w:rPr>
                <w:color w:val="000000"/>
                <w:lang w:eastAsia="en-IE"/>
              </w:rPr>
              <w:t>0.005372</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w:t>
            </w:r>
          </w:p>
        </w:tc>
        <w:tc>
          <w:tcPr>
            <w:tcW w:w="4678" w:type="dxa"/>
            <w:gridSpan w:val="3"/>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rbohydrate Metabolism</w:t>
            </w:r>
          </w:p>
        </w:tc>
        <w:tc>
          <w:tcPr>
            <w:tcW w:w="99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2</w:t>
            </w:r>
          </w:p>
        </w:tc>
        <w:tc>
          <w:tcPr>
            <w:tcW w:w="1719" w:type="dxa"/>
            <w:gridSpan w:val="2"/>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45957</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1.15</w:t>
            </w:r>
          </w:p>
        </w:tc>
        <w:tc>
          <w:tcPr>
            <w:tcW w:w="4678" w:type="dxa"/>
            <w:gridSpan w:val="3"/>
            <w:noWrap/>
          </w:tcPr>
          <w:p w:rsidR="00945D75" w:rsidRPr="001A4083" w:rsidRDefault="00945D75" w:rsidP="001A4083">
            <w:pPr>
              <w:spacing w:after="0" w:line="240" w:lineRule="auto"/>
              <w:rPr>
                <w:color w:val="000000"/>
                <w:lang w:eastAsia="en-IE"/>
              </w:rPr>
            </w:pPr>
            <w:r w:rsidRPr="001A4083">
              <w:rPr>
                <w:color w:val="000000"/>
                <w:lang w:eastAsia="en-IE"/>
              </w:rPr>
              <w:t>Inositol phosphate metabolism</w:t>
            </w:r>
          </w:p>
        </w:tc>
        <w:tc>
          <w:tcPr>
            <w:tcW w:w="99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719" w:type="dxa"/>
            <w:gridSpan w:val="2"/>
            <w:noWrap/>
          </w:tcPr>
          <w:p w:rsidR="00945D75" w:rsidRPr="001A4083" w:rsidRDefault="00945D75" w:rsidP="001A4083">
            <w:pPr>
              <w:spacing w:after="0" w:line="240" w:lineRule="auto"/>
              <w:jc w:val="center"/>
              <w:rPr>
                <w:color w:val="000000"/>
                <w:lang w:eastAsia="en-IE"/>
              </w:rPr>
            </w:pPr>
            <w:r w:rsidRPr="001A4083">
              <w:rPr>
                <w:color w:val="000000"/>
                <w:lang w:eastAsia="en-IE"/>
              </w:rPr>
              <w:t>0.03607</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3</w:t>
            </w:r>
          </w:p>
        </w:tc>
        <w:tc>
          <w:tcPr>
            <w:tcW w:w="4678" w:type="dxa"/>
            <w:gridSpan w:val="3"/>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pid Metabolism</w:t>
            </w:r>
          </w:p>
        </w:tc>
        <w:tc>
          <w:tcPr>
            <w:tcW w:w="99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9</w:t>
            </w:r>
          </w:p>
        </w:tc>
        <w:tc>
          <w:tcPr>
            <w:tcW w:w="1719" w:type="dxa"/>
            <w:gridSpan w:val="2"/>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5247</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3.4</w:t>
            </w:r>
          </w:p>
        </w:tc>
        <w:tc>
          <w:tcPr>
            <w:tcW w:w="4678" w:type="dxa"/>
            <w:gridSpan w:val="3"/>
            <w:noWrap/>
          </w:tcPr>
          <w:p w:rsidR="00945D75" w:rsidRPr="001A4083" w:rsidRDefault="00945D75" w:rsidP="001A4083">
            <w:pPr>
              <w:spacing w:after="0" w:line="240" w:lineRule="auto"/>
              <w:rPr>
                <w:color w:val="000000"/>
                <w:lang w:eastAsia="en-IE"/>
              </w:rPr>
            </w:pPr>
            <w:r w:rsidRPr="001A4083">
              <w:rPr>
                <w:color w:val="000000"/>
                <w:lang w:eastAsia="en-IE"/>
              </w:rPr>
              <w:t>Synthesis and degradation of ketone bodies</w:t>
            </w:r>
          </w:p>
        </w:tc>
        <w:tc>
          <w:tcPr>
            <w:tcW w:w="99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719" w:type="dxa"/>
            <w:gridSpan w:val="2"/>
            <w:noWrap/>
          </w:tcPr>
          <w:p w:rsidR="00945D75" w:rsidRPr="001A4083" w:rsidRDefault="00945D75" w:rsidP="001A4083">
            <w:pPr>
              <w:spacing w:after="0" w:line="240" w:lineRule="auto"/>
              <w:jc w:val="center"/>
              <w:rPr>
                <w:color w:val="000000"/>
                <w:lang w:eastAsia="en-IE"/>
              </w:rPr>
            </w:pPr>
            <w:r w:rsidRPr="001A4083">
              <w:rPr>
                <w:color w:val="000000"/>
                <w:lang w:eastAsia="en-IE"/>
              </w:rPr>
              <w:t>0.008389</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3.10</w:t>
            </w:r>
          </w:p>
        </w:tc>
        <w:tc>
          <w:tcPr>
            <w:tcW w:w="4678" w:type="dxa"/>
            <w:gridSpan w:val="3"/>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lycerophospholipid metabolism</w:t>
            </w:r>
          </w:p>
        </w:tc>
        <w:tc>
          <w:tcPr>
            <w:tcW w:w="99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719" w:type="dxa"/>
            <w:gridSpan w:val="2"/>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1658</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3.11</w:t>
            </w:r>
          </w:p>
        </w:tc>
        <w:tc>
          <w:tcPr>
            <w:tcW w:w="4678" w:type="dxa"/>
            <w:gridSpan w:val="3"/>
            <w:noWrap/>
          </w:tcPr>
          <w:p w:rsidR="00945D75" w:rsidRPr="001A4083" w:rsidRDefault="00945D75" w:rsidP="001A4083">
            <w:pPr>
              <w:spacing w:after="0" w:line="240" w:lineRule="auto"/>
              <w:rPr>
                <w:color w:val="000000"/>
                <w:lang w:eastAsia="en-IE"/>
              </w:rPr>
            </w:pPr>
            <w:r w:rsidRPr="001A4083">
              <w:rPr>
                <w:color w:val="000000"/>
                <w:lang w:eastAsia="en-IE"/>
              </w:rPr>
              <w:t>Ether lipid metabolism</w:t>
            </w:r>
          </w:p>
        </w:tc>
        <w:tc>
          <w:tcPr>
            <w:tcW w:w="99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719" w:type="dxa"/>
            <w:gridSpan w:val="2"/>
            <w:noWrap/>
          </w:tcPr>
          <w:p w:rsidR="00945D75" w:rsidRPr="001A4083" w:rsidRDefault="00945D75" w:rsidP="001A4083">
            <w:pPr>
              <w:spacing w:after="0" w:line="240" w:lineRule="auto"/>
              <w:jc w:val="center"/>
              <w:rPr>
                <w:color w:val="000000"/>
                <w:lang w:eastAsia="en-IE"/>
              </w:rPr>
            </w:pPr>
            <w:r w:rsidRPr="001A4083">
              <w:rPr>
                <w:color w:val="000000"/>
                <w:lang w:eastAsia="en-IE"/>
              </w:rPr>
              <w:t>0.00659</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2</w:t>
            </w:r>
          </w:p>
        </w:tc>
        <w:tc>
          <w:tcPr>
            <w:tcW w:w="4678" w:type="dxa"/>
            <w:gridSpan w:val="3"/>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iboflavin metabolism</w:t>
            </w:r>
          </w:p>
        </w:tc>
        <w:tc>
          <w:tcPr>
            <w:tcW w:w="99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719" w:type="dxa"/>
            <w:gridSpan w:val="2"/>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976</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9</w:t>
            </w:r>
          </w:p>
        </w:tc>
        <w:tc>
          <w:tcPr>
            <w:tcW w:w="4678" w:type="dxa"/>
            <w:gridSpan w:val="3"/>
            <w:noWrap/>
          </w:tcPr>
          <w:p w:rsidR="00945D75" w:rsidRPr="001A4083" w:rsidRDefault="00945D75" w:rsidP="001A4083">
            <w:pPr>
              <w:spacing w:after="0" w:line="240" w:lineRule="auto"/>
              <w:rPr>
                <w:color w:val="000000"/>
                <w:lang w:eastAsia="en-IE"/>
              </w:rPr>
            </w:pPr>
            <w:r w:rsidRPr="001A4083">
              <w:rPr>
                <w:color w:val="000000"/>
                <w:lang w:eastAsia="en-IE"/>
              </w:rPr>
              <w:t>Metabolism of Terpenoids and Polyketides</w:t>
            </w:r>
          </w:p>
        </w:tc>
        <w:tc>
          <w:tcPr>
            <w:tcW w:w="99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8</w:t>
            </w:r>
          </w:p>
        </w:tc>
        <w:tc>
          <w:tcPr>
            <w:tcW w:w="1719" w:type="dxa"/>
            <w:gridSpan w:val="2"/>
            <w:noWrap/>
          </w:tcPr>
          <w:p w:rsidR="00945D75" w:rsidRPr="001A4083" w:rsidRDefault="00945D75" w:rsidP="001A4083">
            <w:pPr>
              <w:spacing w:after="0" w:line="240" w:lineRule="auto"/>
              <w:jc w:val="center"/>
              <w:rPr>
                <w:color w:val="000000"/>
                <w:lang w:eastAsia="en-IE"/>
              </w:rPr>
            </w:pPr>
            <w:r w:rsidRPr="001A4083">
              <w:rPr>
                <w:color w:val="000000"/>
                <w:lang w:eastAsia="en-IE"/>
              </w:rPr>
              <w:t>0.000542</w:t>
            </w:r>
          </w:p>
        </w:tc>
      </w:tr>
      <w:tr w:rsidR="00945D75" w:rsidRPr="001A4083">
        <w:trPr>
          <w:trHeight w:val="300"/>
        </w:trPr>
        <w:tc>
          <w:tcPr>
            <w:tcW w:w="1526"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9.9</w:t>
            </w:r>
          </w:p>
        </w:tc>
        <w:tc>
          <w:tcPr>
            <w:tcW w:w="4678" w:type="dxa"/>
            <w:gridSpan w:val="3"/>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monene and pinene degradation</w:t>
            </w:r>
          </w:p>
        </w:tc>
        <w:tc>
          <w:tcPr>
            <w:tcW w:w="996" w:type="dxa"/>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7</w:t>
            </w:r>
          </w:p>
        </w:tc>
        <w:tc>
          <w:tcPr>
            <w:tcW w:w="1719" w:type="dxa"/>
            <w:gridSpan w:val="2"/>
            <w:tcBorders>
              <w:left w:val="nil"/>
              <w:bottom w:val="single" w:sz="8" w:space="0" w:color="000000"/>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1344</w:t>
            </w:r>
          </w:p>
        </w:tc>
      </w:tr>
    </w:tbl>
    <w:p w:rsidR="00945D75" w:rsidRDefault="00945D75" w:rsidP="00F80597"/>
    <w:p w:rsidR="00945D75" w:rsidRDefault="00945D75" w:rsidP="00F80597">
      <w:pPr>
        <w:rPr>
          <w:color w:val="000000"/>
        </w:rPr>
      </w:pPr>
      <w:r>
        <w:t xml:space="preserve">Additional Table S4: </w:t>
      </w:r>
      <w:r>
        <w:rPr>
          <w:color w:val="000000"/>
        </w:rPr>
        <w:t xml:space="preserve">KEGG Categories of down-regulated genes in </w:t>
      </w:r>
      <w:smartTag w:uri="urn:schemas-microsoft-com:office:smarttags" w:element="stockticker">
        <w:r w:rsidRPr="008B2D96">
          <w:rPr>
            <w:color w:val="000000"/>
          </w:rPr>
          <w:t>ATCC</w:t>
        </w:r>
      </w:smartTag>
      <w:r w:rsidRPr="008B2D96">
        <w:rPr>
          <w:color w:val="000000"/>
        </w:rPr>
        <w:t xml:space="preserve">46645 MeOH v </w:t>
      </w:r>
      <w:r>
        <w:rPr>
          <w:color w:val="000000"/>
        </w:rPr>
        <w:t>∆</w:t>
      </w:r>
      <w:r>
        <w:rPr>
          <w:i/>
          <w:iCs/>
          <w:color w:val="000000"/>
        </w:rPr>
        <w:t>gliT</w:t>
      </w:r>
      <w:r>
        <w:rPr>
          <w:color w:val="000000"/>
        </w:rPr>
        <w:t xml:space="preserve"> MeOH</w:t>
      </w:r>
    </w:p>
    <w:tbl>
      <w:tblPr>
        <w:tblW w:w="8773" w:type="dxa"/>
        <w:tblBorders>
          <w:top w:val="single" w:sz="8" w:space="0" w:color="000000"/>
          <w:bottom w:val="single" w:sz="8" w:space="0" w:color="000000"/>
        </w:tblBorders>
        <w:tblLook w:val="00A0"/>
      </w:tblPr>
      <w:tblGrid>
        <w:gridCol w:w="1526"/>
        <w:gridCol w:w="4678"/>
        <w:gridCol w:w="1516"/>
        <w:gridCol w:w="1053"/>
      </w:tblGrid>
      <w:tr w:rsidR="00945D75" w:rsidRPr="001A4083">
        <w:trPr>
          <w:trHeight w:val="300"/>
        </w:trPr>
        <w:tc>
          <w:tcPr>
            <w:tcW w:w="1526"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678"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1516"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iosynthesis of secondary metabolites</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1579</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1.1</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Glycolysis / Gluconeogenesis</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1223</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7</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scorbate and aldarate metabolism</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29675</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3.3</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Fatty acid metabolism</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7948</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mino Acid Metabolism</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0529</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5.2</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Glycine, serine and threonine metabolism</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979</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9</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istidine metabolism</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2132</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5.10</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Tyrosine metabolism</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0114</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11</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henylalanine metabolism</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12132</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6</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Metabolism of Other Amino Acids</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3.77E-05</w:t>
            </w:r>
          </w:p>
        </w:tc>
      </w:tr>
      <w:tr w:rsidR="00945D75" w:rsidRPr="001A4083">
        <w:trPr>
          <w:trHeight w:val="300"/>
        </w:trPr>
        <w:tc>
          <w:tcPr>
            <w:tcW w:w="1526"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w:t>
            </w:r>
          </w:p>
        </w:tc>
        <w:tc>
          <w:tcPr>
            <w:tcW w:w="4678"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eta-Alanine metabolism</w:t>
            </w:r>
          </w:p>
        </w:tc>
        <w:tc>
          <w:tcPr>
            <w:tcW w:w="1516"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8.81E-05</w:t>
            </w:r>
          </w:p>
        </w:tc>
      </w:tr>
      <w:tr w:rsidR="00945D75" w:rsidRPr="001A4083">
        <w:trPr>
          <w:trHeight w:val="300"/>
        </w:trPr>
        <w:tc>
          <w:tcPr>
            <w:tcW w:w="1526" w:type="dxa"/>
            <w:noWrap/>
          </w:tcPr>
          <w:p w:rsidR="00945D75" w:rsidRPr="001A4083" w:rsidRDefault="00945D75" w:rsidP="001A4083">
            <w:pPr>
              <w:spacing w:after="0" w:line="240" w:lineRule="auto"/>
              <w:rPr>
                <w:b/>
                <w:bCs/>
                <w:color w:val="000000"/>
                <w:lang w:eastAsia="en-IE"/>
              </w:rPr>
            </w:pPr>
            <w:r w:rsidRPr="001A4083">
              <w:rPr>
                <w:color w:val="000000"/>
                <w:lang w:eastAsia="en-IE"/>
              </w:rPr>
              <w:t>1.11</w:t>
            </w:r>
          </w:p>
        </w:tc>
        <w:tc>
          <w:tcPr>
            <w:tcW w:w="4678" w:type="dxa"/>
            <w:noWrap/>
          </w:tcPr>
          <w:p w:rsidR="00945D75" w:rsidRPr="001A4083" w:rsidRDefault="00945D75" w:rsidP="001A4083">
            <w:pPr>
              <w:spacing w:after="0" w:line="240" w:lineRule="auto"/>
              <w:rPr>
                <w:color w:val="000000"/>
                <w:lang w:eastAsia="en-IE"/>
              </w:rPr>
            </w:pPr>
            <w:r w:rsidRPr="001A4083">
              <w:rPr>
                <w:color w:val="000000"/>
                <w:lang w:eastAsia="en-IE"/>
              </w:rPr>
              <w:t>Xenobiotics Biodegradation and Metabolism</w:t>
            </w:r>
          </w:p>
        </w:tc>
        <w:tc>
          <w:tcPr>
            <w:tcW w:w="1516" w:type="dxa"/>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center"/>
              <w:rPr>
                <w:color w:val="000000"/>
                <w:lang w:eastAsia="en-IE"/>
              </w:rPr>
            </w:pPr>
            <w:r w:rsidRPr="001A4083">
              <w:rPr>
                <w:color w:val="000000"/>
                <w:lang w:eastAsia="en-IE"/>
              </w:rPr>
              <w:t>0.004967</w:t>
            </w:r>
          </w:p>
        </w:tc>
      </w:tr>
      <w:tr w:rsidR="00945D75" w:rsidRPr="001A4083">
        <w:trPr>
          <w:trHeight w:val="300"/>
        </w:trPr>
        <w:tc>
          <w:tcPr>
            <w:tcW w:w="1526" w:type="dxa"/>
            <w:tcBorders>
              <w:left w:val="nil"/>
              <w:bottom w:val="single" w:sz="4" w:space="0" w:color="auto"/>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1.18</w:t>
            </w:r>
          </w:p>
        </w:tc>
        <w:tc>
          <w:tcPr>
            <w:tcW w:w="4678" w:type="dxa"/>
            <w:tcBorders>
              <w:left w:val="nil"/>
              <w:bottom w:val="single" w:sz="4" w:space="0" w:color="auto"/>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xenobiotics by cytochrome P450</w:t>
            </w:r>
          </w:p>
        </w:tc>
        <w:tc>
          <w:tcPr>
            <w:tcW w:w="1516" w:type="dxa"/>
            <w:tcBorders>
              <w:left w:val="nil"/>
              <w:bottom w:val="single" w:sz="4" w:space="0" w:color="auto"/>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2</w:t>
            </w:r>
          </w:p>
        </w:tc>
        <w:tc>
          <w:tcPr>
            <w:tcW w:w="1053" w:type="dxa"/>
            <w:tcBorders>
              <w:left w:val="nil"/>
              <w:bottom w:val="single" w:sz="4" w:space="0" w:color="auto"/>
              <w:right w:val="nil"/>
            </w:tcBorders>
            <w:noWrap/>
          </w:tcPr>
          <w:p w:rsidR="00945D75" w:rsidRPr="001A4083" w:rsidRDefault="00945D75" w:rsidP="001A4083">
            <w:pPr>
              <w:spacing w:after="0" w:line="240" w:lineRule="auto"/>
              <w:jc w:val="center"/>
              <w:rPr>
                <w:color w:val="000000"/>
                <w:lang w:eastAsia="en-IE"/>
              </w:rPr>
            </w:pPr>
            <w:r w:rsidRPr="001A4083">
              <w:rPr>
                <w:color w:val="000000"/>
                <w:lang w:eastAsia="en-IE"/>
              </w:rPr>
              <w:t>0.004967</w:t>
            </w:r>
          </w:p>
        </w:tc>
      </w:tr>
    </w:tbl>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Pr="008B2D96" w:rsidRDefault="00945D75">
      <w:pPr>
        <w:rPr>
          <w:color w:val="000000"/>
        </w:rPr>
      </w:pPr>
      <w:r>
        <w:rPr>
          <w:color w:val="000000"/>
        </w:rPr>
        <w:t xml:space="preserve">Additional Table S5: FunCat Categories of up-regulated genes in </w:t>
      </w:r>
      <w:smartTag w:uri="urn:schemas-microsoft-com:office:smarttags" w:element="stockticker">
        <w:r w:rsidRPr="008B2D96">
          <w:rPr>
            <w:color w:val="000000"/>
          </w:rPr>
          <w:t>ATCC</w:t>
        </w:r>
      </w:smartTag>
      <w:r w:rsidRPr="008B2D96">
        <w:rPr>
          <w:color w:val="000000"/>
        </w:rPr>
        <w:t xml:space="preserve">46645 MeOH v </w:t>
      </w:r>
      <w:smartTag w:uri="urn:schemas-microsoft-com:office:smarttags" w:element="stockticker">
        <w:r w:rsidRPr="008B2D96">
          <w:rPr>
            <w:color w:val="000000"/>
          </w:rPr>
          <w:t>ATCC</w:t>
        </w:r>
      </w:smartTag>
      <w:r w:rsidRPr="008B2D96">
        <w:rPr>
          <w:color w:val="000000"/>
        </w:rPr>
        <w:t xml:space="preserve">46645 Gliotoxin </w:t>
      </w:r>
    </w:p>
    <w:tbl>
      <w:tblPr>
        <w:tblW w:w="9242" w:type="dxa"/>
        <w:tblBorders>
          <w:top w:val="single" w:sz="8" w:space="0" w:color="000000"/>
          <w:bottom w:val="single" w:sz="8" w:space="0" w:color="000000"/>
        </w:tblBorders>
        <w:tblLook w:val="00A0"/>
      </w:tblPr>
      <w:tblGrid>
        <w:gridCol w:w="1942"/>
        <w:gridCol w:w="5250"/>
        <w:gridCol w:w="997"/>
        <w:gridCol w:w="1053"/>
      </w:tblGrid>
      <w:tr w:rsidR="00945D75" w:rsidRPr="001A4083">
        <w:trPr>
          <w:trHeight w:val="300"/>
          <w:tblHeader/>
        </w:trPr>
        <w:tc>
          <w:tcPr>
            <w:tcW w:w="194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525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997"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2.07</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egulation of nitrogen, sulfur and selenium metabolism</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7385</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01.02.07.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regulation of nitrogen metabolism</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781</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6.06</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isoprenoid metabolism</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3215</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01.06.06.07</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diterpenes metabolism</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4108</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econdary metabolism</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26</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01.20.36</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non-ribosomal peptide synthesi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0054</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37</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eptide derived compound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183</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01.20.37.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metabolism of thioredoxin, glutaredoxin, glutathione</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781</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37.03</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eptide antibiotic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0054</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02.16.03.03</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heterofermentative pathway and fermentaton of other saccharide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1958</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838</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16.17</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metal binding</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0057</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ported compounds (substrate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53E-05</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1.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ion transport</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473</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tion transport (H+, Na+, K+, Ca2+ , NH4+, etc.)</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876</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1.01.01.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heavy metal ion transport (Cu+, Fe3+, etc.)</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211</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01.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iderophore-iron transport</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61E-05</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1.27</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drug/toxin transport</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0E-05</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3</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port facilitie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4936</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3.22</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transport ATPase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9.55E-05</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3.25</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BC transporter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38E-05</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9</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transport route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5186</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6</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ular export and secretion</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148</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9.16.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Type I protein secretion system (ABC-type transport system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102</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8</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ular import</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834</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20.09.18.07</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non-vesicular cellular import</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6127</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isease, virulence and defense</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563</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2.05.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resistance protein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7123</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03</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efense related protein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148</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2.07</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Detoxification</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04E-07</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etoxification involving cytochrome P450</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6189</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2.07.05</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detoxification by export</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543</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07</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xygen and radical detoxification</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5223</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2.07.07.03</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glutathione conjugation reaction</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8176</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omeostasis</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026</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4.01.01</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homeostasis of cation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279</w:t>
            </w:r>
          </w:p>
        </w:tc>
      </w:tr>
      <w:tr w:rsidR="00945D75" w:rsidRPr="001A4083">
        <w:trPr>
          <w:trHeight w:val="300"/>
        </w:trPr>
        <w:tc>
          <w:tcPr>
            <w:tcW w:w="194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1.01</w:t>
            </w:r>
          </w:p>
        </w:tc>
        <w:tc>
          <w:tcPr>
            <w:tcW w:w="525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omeostasis of metal ions (Na, K, Ca etc.)</w:t>
            </w:r>
          </w:p>
        </w:tc>
        <w:tc>
          <w:tcPr>
            <w:tcW w:w="997"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763</w:t>
            </w:r>
          </w:p>
        </w:tc>
      </w:tr>
      <w:tr w:rsidR="00945D75" w:rsidRPr="001A4083">
        <w:trPr>
          <w:trHeight w:val="300"/>
        </w:trPr>
        <w:tc>
          <w:tcPr>
            <w:tcW w:w="1942" w:type="dxa"/>
            <w:noWrap/>
          </w:tcPr>
          <w:p w:rsidR="00945D75" w:rsidRPr="001A4083" w:rsidRDefault="00945D75" w:rsidP="001A4083">
            <w:pPr>
              <w:spacing w:after="0" w:line="240" w:lineRule="auto"/>
              <w:rPr>
                <w:b/>
                <w:bCs/>
                <w:color w:val="000000"/>
                <w:lang w:eastAsia="en-IE"/>
              </w:rPr>
            </w:pPr>
            <w:r w:rsidRPr="001A4083">
              <w:rPr>
                <w:color w:val="000000"/>
                <w:lang w:eastAsia="en-IE"/>
              </w:rPr>
              <w:t>34.01.03</w:t>
            </w:r>
          </w:p>
        </w:tc>
        <w:tc>
          <w:tcPr>
            <w:tcW w:w="5250" w:type="dxa"/>
            <w:noWrap/>
          </w:tcPr>
          <w:p w:rsidR="00945D75" w:rsidRPr="001A4083" w:rsidRDefault="00945D75" w:rsidP="001A4083">
            <w:pPr>
              <w:spacing w:after="0" w:line="240" w:lineRule="auto"/>
              <w:rPr>
                <w:color w:val="000000"/>
                <w:lang w:eastAsia="en-IE"/>
              </w:rPr>
            </w:pPr>
            <w:r w:rsidRPr="001A4083">
              <w:rPr>
                <w:color w:val="000000"/>
                <w:lang w:eastAsia="en-IE"/>
              </w:rPr>
              <w:t>homeostasis of anions</w:t>
            </w:r>
          </w:p>
        </w:tc>
        <w:tc>
          <w:tcPr>
            <w:tcW w:w="997"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7714</w:t>
            </w:r>
          </w:p>
        </w:tc>
      </w:tr>
      <w:tr w:rsidR="00945D75" w:rsidRPr="001A4083">
        <w:trPr>
          <w:trHeight w:val="300"/>
        </w:trPr>
        <w:tc>
          <w:tcPr>
            <w:tcW w:w="1942"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3.01</w:t>
            </w:r>
          </w:p>
        </w:tc>
        <w:tc>
          <w:tcPr>
            <w:tcW w:w="5250" w:type="dxa"/>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omeostasis of sulfate</w:t>
            </w:r>
          </w:p>
        </w:tc>
        <w:tc>
          <w:tcPr>
            <w:tcW w:w="997"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3442</w:t>
            </w:r>
          </w:p>
        </w:tc>
      </w:tr>
    </w:tbl>
    <w:p w:rsidR="00945D75" w:rsidRPr="008B2D96" w:rsidRDefault="00945D75">
      <w:pPr>
        <w:rPr>
          <w:color w:val="000000"/>
        </w:rPr>
      </w:pPr>
    </w:p>
    <w:p w:rsidR="00945D75" w:rsidRPr="008B2D96" w:rsidRDefault="00945D75" w:rsidP="00C05AC5">
      <w:pPr>
        <w:rPr>
          <w:color w:val="000000"/>
        </w:rPr>
      </w:pPr>
      <w:r>
        <w:rPr>
          <w:color w:val="000000"/>
        </w:rPr>
        <w:t>Additional Table S6: FunCat Categories of down-regulated genes in</w:t>
      </w:r>
      <w:r w:rsidRPr="008B2D96">
        <w:rPr>
          <w:color w:val="000000"/>
        </w:rPr>
        <w:t xml:space="preserve"> </w:t>
      </w:r>
      <w:smartTag w:uri="urn:schemas-microsoft-com:office:smarttags" w:element="stockticker">
        <w:r w:rsidRPr="008B2D96">
          <w:rPr>
            <w:color w:val="000000"/>
          </w:rPr>
          <w:t>ATCC</w:t>
        </w:r>
      </w:smartTag>
      <w:r w:rsidRPr="008B2D96">
        <w:rPr>
          <w:color w:val="000000"/>
        </w:rPr>
        <w:t xml:space="preserve">46645 MeOH v </w:t>
      </w:r>
      <w:smartTag w:uri="urn:schemas-microsoft-com:office:smarttags" w:element="stockticker">
        <w:r w:rsidRPr="008B2D96">
          <w:rPr>
            <w:color w:val="000000"/>
          </w:rPr>
          <w:t>ATCC</w:t>
        </w:r>
      </w:smartTag>
      <w:r w:rsidRPr="008B2D96">
        <w:rPr>
          <w:color w:val="000000"/>
        </w:rPr>
        <w:t xml:space="preserve">46645 Gliotoxin </w:t>
      </w:r>
    </w:p>
    <w:tbl>
      <w:tblPr>
        <w:tblW w:w="9524" w:type="dxa"/>
        <w:tblBorders>
          <w:top w:val="single" w:sz="8" w:space="0" w:color="000000"/>
          <w:bottom w:val="single" w:sz="8" w:space="0" w:color="000000"/>
        </w:tblBorders>
        <w:tblLook w:val="00A0"/>
      </w:tblPr>
      <w:tblGrid>
        <w:gridCol w:w="1951"/>
        <w:gridCol w:w="5387"/>
        <w:gridCol w:w="992"/>
        <w:gridCol w:w="1194"/>
      </w:tblGrid>
      <w:tr w:rsidR="00945D75" w:rsidRPr="001A4083">
        <w:trPr>
          <w:trHeight w:val="300"/>
          <w:tblHeader/>
        </w:trPr>
        <w:tc>
          <w:tcPr>
            <w:tcW w:w="1951"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5387"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99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194"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1</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mino acid metabolism</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154</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1.03</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assimilation of ammonia, metabolism of the glutamate group</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4683</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3.05</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arginine</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4001</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1.05</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metabolism of urea cycle, creatine and polyamines</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2884</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5.01</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olyamines</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585</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1.09</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metabolism of the cysteine - aromatic group</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937</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9.04</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henylalanine</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9408</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1.09.05</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metabolism of tyrosine</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6186</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2</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itrogen, sulfur and selenium metabolism</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192</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2.02</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nitrogen metabolism</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902</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5</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compound and carbohydrate metabolism</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7</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2987</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5.02.04</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sugar, glucoside, polyol and carboxylate anabolism</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7325</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6</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2 compound and organic acid metabolism</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7495</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5.06.07</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C-2 compound and organic acid catabolism</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7523</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10</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liphatic hydrocarbon metabolism</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8822</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05.10.07</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aliphatic hydrocarbon catabolism</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8822</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17</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secondary products derived from primary amino acids</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0843</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1.20.17.03</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metabolism of amines</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603</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1</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lycolysis and gluconeogenesis</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52</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2.01.01</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glycolysis methylglyoxal bypass</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6407</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8</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yruvate dehydrogenase complex</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628</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2.13</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respiration</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2922</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2.13.03</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erobic respiration</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1565</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2.16</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fermentation</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473</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2.16.01</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lcohol fermentation</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187</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02.16.09</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mixed acid and butanediol fermentation</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5709</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 cycle</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7294</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7031</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7</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l binding</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681</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16.17.01</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calcium binding</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727</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7.09</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eavy metal binding (Cu, Fe, Zn)</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173</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16.21</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complex cofactor/cosubstrate/vitamine binding</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07</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21.01</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eme binding</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295</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20.01.15</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electron transport</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3303</w:t>
            </w:r>
          </w:p>
        </w:tc>
      </w:tr>
      <w:tr w:rsidR="00945D75" w:rsidRPr="001A4083">
        <w:trPr>
          <w:trHeight w:val="300"/>
        </w:trPr>
        <w:tc>
          <w:tcPr>
            <w:tcW w:w="1951"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27</w:t>
            </w:r>
          </w:p>
        </w:tc>
        <w:tc>
          <w:tcPr>
            <w:tcW w:w="53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rug/toxin transport</w:t>
            </w:r>
          </w:p>
        </w:tc>
        <w:tc>
          <w:tcPr>
            <w:tcW w:w="992"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194"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93</w:t>
            </w:r>
          </w:p>
        </w:tc>
      </w:tr>
      <w:tr w:rsidR="00945D75" w:rsidRPr="001A4083">
        <w:trPr>
          <w:trHeight w:val="300"/>
        </w:trPr>
        <w:tc>
          <w:tcPr>
            <w:tcW w:w="1951" w:type="dxa"/>
            <w:noWrap/>
          </w:tcPr>
          <w:p w:rsidR="00945D75" w:rsidRPr="001A4083" w:rsidRDefault="00945D75" w:rsidP="001A4083">
            <w:pPr>
              <w:spacing w:after="0" w:line="240" w:lineRule="auto"/>
              <w:rPr>
                <w:b/>
                <w:bCs/>
                <w:color w:val="000000"/>
                <w:lang w:eastAsia="en-IE"/>
              </w:rPr>
            </w:pPr>
            <w:r w:rsidRPr="001A4083">
              <w:rPr>
                <w:color w:val="000000"/>
                <w:lang w:eastAsia="en-IE"/>
              </w:rPr>
              <w:t>20.03.22</w:t>
            </w:r>
          </w:p>
        </w:tc>
        <w:tc>
          <w:tcPr>
            <w:tcW w:w="5387" w:type="dxa"/>
            <w:noWrap/>
          </w:tcPr>
          <w:p w:rsidR="00945D75" w:rsidRPr="001A4083" w:rsidRDefault="00945D75" w:rsidP="001A4083">
            <w:pPr>
              <w:spacing w:after="0" w:line="240" w:lineRule="auto"/>
              <w:rPr>
                <w:color w:val="000000"/>
                <w:lang w:eastAsia="en-IE"/>
              </w:rPr>
            </w:pPr>
            <w:r w:rsidRPr="001A4083">
              <w:rPr>
                <w:color w:val="000000"/>
                <w:lang w:eastAsia="en-IE"/>
              </w:rPr>
              <w:t>transport ATPases</w:t>
            </w:r>
          </w:p>
        </w:tc>
        <w:tc>
          <w:tcPr>
            <w:tcW w:w="992"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2512</w:t>
            </w:r>
          </w:p>
        </w:tc>
      </w:tr>
      <w:tr w:rsidR="00945D75" w:rsidRPr="001A4083">
        <w:trPr>
          <w:trHeight w:val="300"/>
        </w:trPr>
        <w:tc>
          <w:tcPr>
            <w:tcW w:w="1951"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w:t>
            </w:r>
          </w:p>
        </w:tc>
        <w:tc>
          <w:tcPr>
            <w:tcW w:w="5387" w:type="dxa"/>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port routes</w:t>
            </w:r>
          </w:p>
        </w:tc>
        <w:tc>
          <w:tcPr>
            <w:tcW w:w="992"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194"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4473</w:t>
            </w:r>
          </w:p>
        </w:tc>
      </w:tr>
    </w:tbl>
    <w:p w:rsidR="00945D75" w:rsidRPr="008B2D96" w:rsidRDefault="00945D75">
      <w:pPr>
        <w:rPr>
          <w:color w:val="000000"/>
        </w:rPr>
      </w:pPr>
    </w:p>
    <w:p w:rsidR="00945D75" w:rsidRPr="008B2D96" w:rsidRDefault="00945D75">
      <w:pPr>
        <w:rPr>
          <w:color w:val="000000"/>
        </w:rPr>
      </w:pPr>
    </w:p>
    <w:p w:rsidR="00945D75" w:rsidRPr="008B2D96" w:rsidRDefault="00945D75">
      <w:pPr>
        <w:rPr>
          <w:color w:val="000000"/>
        </w:rPr>
      </w:pPr>
      <w:r>
        <w:rPr>
          <w:color w:val="000000"/>
        </w:rPr>
        <w:t xml:space="preserve">Additional Table S7: FunCat Categories of up-regulated genes in </w:t>
      </w:r>
      <w:r w:rsidRPr="008B2D96">
        <w:rPr>
          <w:i/>
          <w:iCs/>
          <w:color w:val="000000"/>
        </w:rPr>
        <w:t xml:space="preserve">A. fumigatus </w:t>
      </w:r>
      <w:r w:rsidRPr="008B2D96">
        <w:rPr>
          <w:color w:val="000000"/>
        </w:rPr>
        <w:t>∆</w:t>
      </w:r>
      <w:r w:rsidRPr="008B2D96">
        <w:rPr>
          <w:i/>
          <w:iCs/>
          <w:color w:val="000000"/>
        </w:rPr>
        <w:t xml:space="preserve">gliT  </w:t>
      </w:r>
      <w:r w:rsidRPr="008B2D96">
        <w:rPr>
          <w:color w:val="000000"/>
        </w:rPr>
        <w:t xml:space="preserve">MeOH v </w:t>
      </w:r>
      <w:r w:rsidRPr="008B2D96">
        <w:rPr>
          <w:i/>
          <w:iCs/>
          <w:color w:val="000000"/>
        </w:rPr>
        <w:t xml:space="preserve">A. fumigatus </w:t>
      </w:r>
      <w:r w:rsidRPr="008B2D96">
        <w:rPr>
          <w:color w:val="000000"/>
        </w:rPr>
        <w:t>∆</w:t>
      </w:r>
      <w:r w:rsidRPr="008B2D96">
        <w:rPr>
          <w:i/>
          <w:iCs/>
          <w:color w:val="000000"/>
        </w:rPr>
        <w:t xml:space="preserve">gliT </w:t>
      </w:r>
      <w:r w:rsidRPr="008B2D96">
        <w:rPr>
          <w:color w:val="000000"/>
        </w:rPr>
        <w:t>Gliotoxin</w:t>
      </w:r>
    </w:p>
    <w:tbl>
      <w:tblPr>
        <w:tblW w:w="9885" w:type="dxa"/>
        <w:tblBorders>
          <w:top w:val="single" w:sz="8" w:space="0" w:color="000000"/>
          <w:bottom w:val="single" w:sz="8" w:space="0" w:color="000000"/>
        </w:tblBorders>
        <w:tblLook w:val="00A0"/>
      </w:tblPr>
      <w:tblGrid>
        <w:gridCol w:w="1832"/>
        <w:gridCol w:w="5789"/>
        <w:gridCol w:w="1211"/>
        <w:gridCol w:w="1053"/>
      </w:tblGrid>
      <w:tr w:rsidR="00945D75" w:rsidRPr="001A4083">
        <w:trPr>
          <w:trHeight w:val="300"/>
          <w:tblHeader/>
        </w:trPr>
        <w:tc>
          <w:tcPr>
            <w:tcW w:w="183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5789"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1211"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6</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the aspartate family</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34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6.04</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metabolism of threonine</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695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6.05</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methionine</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06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9.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metabolism of glycine</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332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9.02</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serine</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93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9.03</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metabolism of cysteine</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70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2.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ulfur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033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2.03.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sulfate assimil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66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3.01.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urine nucleotide/nucleoside/nucleobase an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699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3.16</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polynucleotide degrad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742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4</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hosphate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56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5</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C-compound and carbohydrate metabolism</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5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68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2</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ugar, glucoside, polyol and carboxylate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658</w:t>
            </w:r>
          </w:p>
        </w:tc>
      </w:tr>
      <w:tr w:rsidR="00945D75" w:rsidRPr="001A4083">
        <w:trPr>
          <w:trHeight w:val="375"/>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02.07</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sugar, glucoside, polyol and carboxylate catabolism</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7245</w:t>
            </w:r>
          </w:p>
        </w:tc>
      </w:tr>
      <w:tr w:rsidR="00945D75" w:rsidRPr="001A4083">
        <w:trPr>
          <w:trHeight w:val="375"/>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olysaccharide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48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13.03</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tetrahydrofolate-dependent C-1-transfer</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573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6</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pid, fatty acid and isoprenoid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3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6.06</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isoprenoid metabolism</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40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econdary metabolism</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063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2.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ribosome biogenesis</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28E-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01.01</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ibosomal proteins</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40E-7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2.04</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transl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8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8.18E-4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04.02</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lation elonga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755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2.07</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translational control</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961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4</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tein targeting, sorting and transloca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020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07</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protein modific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3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77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7.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odification by phosphorylation, dephosphorylation, autophosphoryla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51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4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69E-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ic acid binding</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6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03.03</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RNA binding</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3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95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7</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l binding</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059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19.05</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GTP binding</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404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01</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egulation by</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73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8.01.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regulation by modific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285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02</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egulation of protein activity</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986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transported compounds (substrates)</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6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72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port routes</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47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9.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nuclear transport</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29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07</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vesicular transport (Golgi network, etc.)</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02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9.13</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vacuolar/lysosomal transport</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69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8.09</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vesicular cellular import</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366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0.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cellular signalling</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32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0.01.05</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enzyme mediated signal transduc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8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0.01.05.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protein kinase</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49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0.01.09</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econd messenger mediated signal transduc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034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stress response</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2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97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1.01</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xidative stress response</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659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1.07</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unfolded protein response (e.g. ER quality control)</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329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isease, virulence and defense</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941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7</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detoxific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859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11.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hemoperception and response</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36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0.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cell growth / morphogenesis</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42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0.01.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irectional cell growth (morphogenesis)</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962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2.01</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cell wall</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913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2.04.03</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ctin cytoskelet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700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2.16</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mitochondr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2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9.96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01</w:t>
            </w:r>
          </w:p>
        </w:tc>
        <w:tc>
          <w:tcPr>
            <w:tcW w:w="5789"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fungal/microorganismic cell type differentiation</w:t>
            </w:r>
          </w:p>
        </w:tc>
        <w:tc>
          <w:tcPr>
            <w:tcW w:w="1211"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95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3.01.03</w:t>
            </w:r>
          </w:p>
        </w:tc>
        <w:tc>
          <w:tcPr>
            <w:tcW w:w="5789" w:type="dxa"/>
            <w:noWrap/>
          </w:tcPr>
          <w:p w:rsidR="00945D75" w:rsidRPr="001A4083" w:rsidRDefault="00945D75" w:rsidP="001A4083">
            <w:pPr>
              <w:spacing w:after="0" w:line="240" w:lineRule="auto"/>
              <w:rPr>
                <w:color w:val="000000"/>
                <w:lang w:eastAsia="en-IE"/>
              </w:rPr>
            </w:pPr>
            <w:r w:rsidRPr="001A4083">
              <w:rPr>
                <w:color w:val="000000"/>
                <w:lang w:eastAsia="en-IE"/>
              </w:rPr>
              <w:t>fungal and other eukaryotic cell type differentiation</w:t>
            </w:r>
          </w:p>
        </w:tc>
        <w:tc>
          <w:tcPr>
            <w:tcW w:w="1211"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955</w:t>
            </w:r>
          </w:p>
        </w:tc>
      </w:tr>
      <w:tr w:rsidR="00945D75" w:rsidRPr="001A4083">
        <w:trPr>
          <w:trHeight w:val="300"/>
        </w:trPr>
        <w:tc>
          <w:tcPr>
            <w:tcW w:w="1832"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01.03.05</w:t>
            </w:r>
          </w:p>
        </w:tc>
        <w:tc>
          <w:tcPr>
            <w:tcW w:w="5789" w:type="dxa"/>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udding, cell polarity and filament formation</w:t>
            </w:r>
          </w:p>
        </w:tc>
        <w:tc>
          <w:tcPr>
            <w:tcW w:w="1211"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9187</w:t>
            </w:r>
          </w:p>
        </w:tc>
      </w:tr>
    </w:tbl>
    <w:p w:rsidR="00945D75" w:rsidRPr="008B2D96" w:rsidRDefault="00945D75">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Default="00945D75" w:rsidP="00C727A0">
      <w:pPr>
        <w:rPr>
          <w:color w:val="000000"/>
        </w:rPr>
      </w:pPr>
    </w:p>
    <w:p w:rsidR="00945D75" w:rsidRPr="008B2D96" w:rsidRDefault="00945D75" w:rsidP="00C727A0">
      <w:pPr>
        <w:rPr>
          <w:color w:val="000000"/>
        </w:rPr>
      </w:pPr>
      <w:r>
        <w:rPr>
          <w:color w:val="000000"/>
        </w:rPr>
        <w:t xml:space="preserve">Additional Table S8: FunCat Categories of down-regulated genes </w:t>
      </w:r>
      <w:r w:rsidRPr="008B2D96">
        <w:rPr>
          <w:i/>
          <w:iCs/>
          <w:color w:val="000000"/>
        </w:rPr>
        <w:t xml:space="preserve">A. fumigatus </w:t>
      </w:r>
      <w:r w:rsidRPr="008B2D96">
        <w:rPr>
          <w:color w:val="000000"/>
        </w:rPr>
        <w:t>∆</w:t>
      </w:r>
      <w:r w:rsidRPr="008B2D96">
        <w:rPr>
          <w:i/>
          <w:iCs/>
          <w:color w:val="000000"/>
        </w:rPr>
        <w:t xml:space="preserve">gliT  </w:t>
      </w:r>
      <w:r w:rsidRPr="008B2D96">
        <w:rPr>
          <w:color w:val="000000"/>
        </w:rPr>
        <w:t xml:space="preserve">MeOH v </w:t>
      </w:r>
      <w:r w:rsidRPr="008B2D96">
        <w:rPr>
          <w:i/>
          <w:iCs/>
          <w:color w:val="000000"/>
        </w:rPr>
        <w:t xml:space="preserve">A. fumigatus </w:t>
      </w:r>
      <w:r w:rsidRPr="008B2D96">
        <w:rPr>
          <w:color w:val="000000"/>
        </w:rPr>
        <w:t>∆</w:t>
      </w:r>
      <w:r w:rsidRPr="008B2D96">
        <w:rPr>
          <w:i/>
          <w:iCs/>
          <w:color w:val="000000"/>
        </w:rPr>
        <w:t xml:space="preserve">gliT </w:t>
      </w:r>
      <w:r>
        <w:rPr>
          <w:color w:val="000000"/>
        </w:rPr>
        <w:t xml:space="preserve">Gliotoxin </w:t>
      </w:r>
    </w:p>
    <w:tbl>
      <w:tblPr>
        <w:tblW w:w="10240" w:type="dxa"/>
        <w:tblBorders>
          <w:top w:val="single" w:sz="8" w:space="0" w:color="000000"/>
          <w:bottom w:val="single" w:sz="8" w:space="0" w:color="000000"/>
        </w:tblBorders>
        <w:tblLook w:val="00A0"/>
      </w:tblPr>
      <w:tblGrid>
        <w:gridCol w:w="1832"/>
        <w:gridCol w:w="6356"/>
        <w:gridCol w:w="999"/>
        <w:gridCol w:w="1053"/>
      </w:tblGrid>
      <w:tr w:rsidR="00945D75" w:rsidRPr="001A4083">
        <w:trPr>
          <w:trHeight w:val="300"/>
          <w:tblHeader/>
        </w:trPr>
        <w:tc>
          <w:tcPr>
            <w:tcW w:w="1832"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ID</w:t>
            </w:r>
          </w:p>
        </w:tc>
        <w:tc>
          <w:tcPr>
            <w:tcW w:w="6356"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FunCat Category</w:t>
            </w:r>
          </w:p>
        </w:tc>
        <w:tc>
          <w:tcPr>
            <w:tcW w:w="999"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mino acid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67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3.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bolism of prolin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246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5.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olyamine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44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bolism of the cysteine - aromatic group</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919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09.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phenylalanin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576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1.1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bolism of the pyruvate family (alanine, isoleucine, leucine, valine) and D-alanin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895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1.11.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leucin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736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2</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nitrogen, sulfur and selenium me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44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2.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itrogen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11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2.02.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atabolism of nitrogenous compound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472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otide/nucleoside/nucleobase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10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3.16</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olynucleotide degrad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593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hosphate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927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compound and carbohydrate me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68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ugar, glucoside, polyol and carboxylate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75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02.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sugar, glucoside, polyol and carboxylate ca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3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olysaccharide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30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03.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glycogen me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11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6</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2 compound and organic acid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3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06.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2 compound and organic acid ca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46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08</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4 compound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38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09.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minosaccharide ca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792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10</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liphatic hydrocarbon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38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10.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liphatic hydrocarbon ca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38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5.1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romate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79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5.11.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romate ca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948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6</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pid, fatty acid and isoprenoid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1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33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6.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fatty acid metabolism</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416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06.06.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esquiterpenes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33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08.02</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bolism of hormone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60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econdary metabolism</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0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01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20.05.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bolism of eicosanoid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45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20.15.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naphthoquinone, anthraquinon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883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1.20.36</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non-ribosomal peptide synthe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44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lycolysis and gluconeogenesi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216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2.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glycolysis methylglyoxal bypas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41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2.11.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ccessory proteins of electron transport and membrane-associated energy conserv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553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2.13.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erobic respir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973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16</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ferment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64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02.16.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lcohol ferment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2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19</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energy reserves (e.g. glycogen, trehalos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201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NA process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49E-1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1.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NA topology</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26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1.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NA synthesis and repli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6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1.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NA recombination and DNA repair</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67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1.05.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NA repair</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27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1.05.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NA recombin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1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1.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NA restriction or modifi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5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1.09.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NA conformation modification (e.g. chromati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7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ell cycl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6.83E-1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itotic cell cycle and cell cycle control</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44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itotic cell cycl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9.66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01.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 cycle checkpoints (checkpoints of morphogenesis, DNA-damage,-replication, mitotic phase and spindl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188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ytokinesis (cell division) /septum formation and hydroly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ar and chromosomal cycl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1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04.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hromosome segregation/divis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035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0.03.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 cycle dependent cytoskeleton reorganiz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75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0.03.05.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spindle pole body/centrosome and microtubule cycl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640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NA synthesi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59E-10</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1.02.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RNA synthe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32E-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2.03.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eneral transcription activitie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96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1.02.03.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transcriptional control</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4.00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NA process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40E-1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1.04.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RNA process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61E-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4.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NA process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197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1.04.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RNA processing (splicing, 5'-, 3'-end process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72E-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4.03.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plic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64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1.06</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NA modifi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035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6.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NA modific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75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2.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ibosome biogene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6.10E-1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0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ibosomal protei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67E-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2.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transl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4.29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04.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lation initi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903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rotein folding and stabiliz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61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ssembly of protein complexe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07E-0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rotein targeting, sorting and translo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55E-0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tein modific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12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07.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odification with fatty acids (e.g. myristylation, palmitylation, farnesyl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931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7.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odification by acetylation, deacetyl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419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07.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odification by ubiquitination, deubiquitin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77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07.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odification by ubiquitin-related protei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756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13.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roteasomal degradation (ubiquitin/proteasomal pathway)</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13.04</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ysosomal and vacuolar protein degrad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11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4.13.04.02</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vacuolar protein degrad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6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tein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24E-2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nucleic acid bind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1E-14</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3.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NA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58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03.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NA bind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8.12E-1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tructural protein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131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1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etal bind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970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7.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odium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291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17.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heavy metal binding (Cu, Fe, Z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64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9</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otide/nucleoside/nucleobase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41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19.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TP bind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07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9.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TP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47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6.2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omplex cofactor/cosubstrate/vitamine bind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8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60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2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eme binding</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20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8.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egulation by</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816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0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egulation by modific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607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8.02</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egulation of protein activity</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27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02.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enzymatic activity regulation / enzyme regulator</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768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18.02.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enzyme activator</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29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ported compounds (substrate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2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20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ion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75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tion transport (H+, Na+, K+, Ca2+ , NH4+, etc.)</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44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1.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heavy metal ion transport (Cu+, Fe3+, etc.)</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2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1.01.0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iderophore-iron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3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compound and carbohydrate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526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07</w:t>
            </w:r>
          </w:p>
        </w:tc>
        <w:tc>
          <w:tcPr>
            <w:tcW w:w="6356" w:type="dxa"/>
            <w:tcBorders>
              <w:left w:val="nil"/>
              <w:right w:val="nil"/>
            </w:tcBorders>
            <w:noWrap/>
          </w:tcPr>
          <w:p w:rsidR="00945D75" w:rsidRPr="003E08F2" w:rsidRDefault="00945D75" w:rsidP="001A4083">
            <w:pPr>
              <w:spacing w:after="0" w:line="240" w:lineRule="auto"/>
              <w:rPr>
                <w:color w:val="000000"/>
                <w:lang w:val="es-ES" w:eastAsia="en-IE"/>
              </w:rPr>
            </w:pPr>
            <w:r w:rsidRPr="003E08F2">
              <w:rPr>
                <w:color w:val="000000"/>
                <w:lang w:val="es-ES" w:eastAsia="en-IE"/>
              </w:rPr>
              <w:t>amino acid/amino acid derivatives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148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eptide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44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10</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tein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6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1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mine / polyamine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69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1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pid/fatty acid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88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1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electron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5.13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1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otide/nucleoside/nucleobase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3968</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2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llantoin and allantoate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61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2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vitamine/cofactor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34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1.26</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neurotransmitter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5.02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1.2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rug/toxin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60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transport facilitie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2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50E-07</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3.02</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rrier (electrochemical potential-driven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89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3.02.02</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symporter</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7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3.02.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ntiporter</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64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3.2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BC transporter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525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ar trans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51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9.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itochondrial trans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417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vesicular transport (Golgi network, etc.)</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86E-0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20.09.18</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ellular import</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9.66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0.09.18.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on-vesicular cellular im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866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0.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ellular signalling</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5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0.01.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enzyme mediated signal transduc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61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0.01.05.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rotein kinas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312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0.01.05.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protein mediated signal transduc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00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1.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pH stress respons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514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1.07</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unfolded protein response (e.g. ER quality control)</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15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1.09</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NA damage respons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41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isease, virulence and defens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74E-0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5.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resistance protein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7.17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efense related protei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364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5.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virulence, disease factor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3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76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5.05.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oxi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6216</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etoxifi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9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31E-0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etoxification involving cytochrome P450</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14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2.07.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detoxification by modific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1021</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2.07.05</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detoxification by export</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84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homeosta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12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omeostasis of catio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46E-07</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01.01.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homeostasis of metal ions (Na, K, Ca etc.)</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7E-05</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01.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homeostasis of anion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082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1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ellular sensing and response to external stimulu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604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34.11.1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as and metabolite distribu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4562</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34.11.13.0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irculation (e.g. blood pressure)</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269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0.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 growth / morphogenesi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294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0.02</w:t>
            </w:r>
          </w:p>
        </w:tc>
        <w:tc>
          <w:tcPr>
            <w:tcW w:w="6356" w:type="dxa"/>
            <w:noWrap/>
          </w:tcPr>
          <w:p w:rsidR="00945D75" w:rsidRPr="001A4083" w:rsidRDefault="00945D75" w:rsidP="001A4083">
            <w:pPr>
              <w:spacing w:after="0" w:line="240" w:lineRule="auto"/>
              <w:rPr>
                <w:color w:val="000000"/>
                <w:lang w:eastAsia="en-IE"/>
              </w:rPr>
            </w:pP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291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0.02.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ctivity of intercellular mediator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2913</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0.10.02.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anti-apoptosi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0649</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1.01.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issue pattern form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764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1.01.03.01</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fruit body development (sexually or asexually derived spore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353</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2.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nucleus</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49E-05</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2.04</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cytoskeleton/structural protein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33E-06</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2.04.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ctin cytoskelet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4171</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2.04.05</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microtubule cytoskelet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4758</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2.10.03</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rganization of chromosome structure</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84</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2.27</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extracellular / secretion proteins</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6962</w:t>
            </w:r>
          </w:p>
        </w:tc>
      </w:tr>
      <w:tr w:rsidR="00945D75" w:rsidRPr="001A4083">
        <w:trPr>
          <w:trHeight w:val="300"/>
        </w:trPr>
        <w:tc>
          <w:tcPr>
            <w:tcW w:w="1832"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01</w:t>
            </w:r>
          </w:p>
        </w:tc>
        <w:tc>
          <w:tcPr>
            <w:tcW w:w="6356"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fungal/microorganismic cell type differentiation</w:t>
            </w:r>
          </w:p>
        </w:tc>
        <w:tc>
          <w:tcPr>
            <w:tcW w:w="999"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999</w:t>
            </w:r>
          </w:p>
        </w:tc>
      </w:tr>
      <w:tr w:rsidR="00945D75" w:rsidRPr="001A4083">
        <w:trPr>
          <w:trHeight w:val="300"/>
        </w:trPr>
        <w:tc>
          <w:tcPr>
            <w:tcW w:w="1832" w:type="dxa"/>
            <w:noWrap/>
          </w:tcPr>
          <w:p w:rsidR="00945D75" w:rsidRPr="001A4083" w:rsidRDefault="00945D75" w:rsidP="001A4083">
            <w:pPr>
              <w:spacing w:after="0" w:line="240" w:lineRule="auto"/>
              <w:rPr>
                <w:b/>
                <w:bCs/>
                <w:color w:val="000000"/>
                <w:lang w:eastAsia="en-IE"/>
              </w:rPr>
            </w:pPr>
            <w:r w:rsidRPr="001A4083">
              <w:rPr>
                <w:color w:val="000000"/>
                <w:lang w:eastAsia="en-IE"/>
              </w:rPr>
              <w:t>43.01.03</w:t>
            </w:r>
          </w:p>
        </w:tc>
        <w:tc>
          <w:tcPr>
            <w:tcW w:w="6356" w:type="dxa"/>
            <w:noWrap/>
          </w:tcPr>
          <w:p w:rsidR="00945D75" w:rsidRPr="001A4083" w:rsidRDefault="00945D75" w:rsidP="001A4083">
            <w:pPr>
              <w:spacing w:after="0" w:line="240" w:lineRule="auto"/>
              <w:rPr>
                <w:color w:val="000000"/>
                <w:lang w:eastAsia="en-IE"/>
              </w:rPr>
            </w:pPr>
            <w:r w:rsidRPr="001A4083">
              <w:rPr>
                <w:color w:val="000000"/>
                <w:lang w:eastAsia="en-IE"/>
              </w:rPr>
              <w:t>fungal and other eukaryotic cell type differentiation</w:t>
            </w:r>
          </w:p>
        </w:tc>
        <w:tc>
          <w:tcPr>
            <w:tcW w:w="999" w:type="dxa"/>
            <w:noWrap/>
          </w:tcPr>
          <w:p w:rsidR="00945D75" w:rsidRPr="001A4083" w:rsidRDefault="00945D75" w:rsidP="001A4083">
            <w:pPr>
              <w:spacing w:after="0" w:line="240" w:lineRule="auto"/>
              <w:jc w:val="right"/>
              <w:rPr>
                <w:color w:val="000000"/>
                <w:lang w:eastAsia="en-IE"/>
              </w:rPr>
            </w:pPr>
            <w:r w:rsidRPr="001A4083">
              <w:rPr>
                <w:color w:val="000000"/>
                <w:lang w:eastAsia="en-IE"/>
              </w:rPr>
              <w:t>4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999</w:t>
            </w:r>
          </w:p>
        </w:tc>
      </w:tr>
      <w:tr w:rsidR="00945D75" w:rsidRPr="001A4083">
        <w:trPr>
          <w:trHeight w:val="300"/>
        </w:trPr>
        <w:tc>
          <w:tcPr>
            <w:tcW w:w="1832"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01.03.05</w:t>
            </w:r>
          </w:p>
        </w:tc>
        <w:tc>
          <w:tcPr>
            <w:tcW w:w="6356" w:type="dxa"/>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udding, cell polarity and filament formation</w:t>
            </w:r>
          </w:p>
        </w:tc>
        <w:tc>
          <w:tcPr>
            <w:tcW w:w="999"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84</w:t>
            </w:r>
          </w:p>
        </w:tc>
      </w:tr>
    </w:tbl>
    <w:p w:rsidR="00945D75" w:rsidRPr="008B2D96" w:rsidRDefault="00945D75" w:rsidP="00C727A0">
      <w:pPr>
        <w:rPr>
          <w:color w:val="000000"/>
        </w:rPr>
      </w:pPr>
    </w:p>
    <w:p w:rsidR="00945D75" w:rsidRDefault="00945D75">
      <w:pPr>
        <w:rPr>
          <w:color w:val="000000"/>
        </w:rPr>
      </w:pPr>
    </w:p>
    <w:p w:rsidR="00945D75" w:rsidRPr="008B2D96" w:rsidRDefault="00945D75" w:rsidP="00B72BF5">
      <w:pPr>
        <w:rPr>
          <w:color w:val="000000"/>
        </w:rPr>
      </w:pPr>
      <w:r>
        <w:rPr>
          <w:color w:val="000000"/>
        </w:rPr>
        <w:t xml:space="preserve">Additional Table S9: KEGG Categories of up-regulated genes in </w:t>
      </w:r>
      <w:r w:rsidRPr="008B2D96">
        <w:rPr>
          <w:color w:val="000000"/>
        </w:rPr>
        <w:t xml:space="preserve">ATCC46645 MeOH v ATCC46645 Gliotoxin </w:t>
      </w:r>
    </w:p>
    <w:tbl>
      <w:tblPr>
        <w:tblW w:w="7900" w:type="dxa"/>
        <w:tblBorders>
          <w:top w:val="single" w:sz="8" w:space="0" w:color="000000"/>
          <w:bottom w:val="single" w:sz="8" w:space="0" w:color="000000"/>
        </w:tblBorders>
        <w:tblLook w:val="00A0"/>
      </w:tblPr>
      <w:tblGrid>
        <w:gridCol w:w="1600"/>
        <w:gridCol w:w="4287"/>
        <w:gridCol w:w="960"/>
        <w:gridCol w:w="1053"/>
      </w:tblGrid>
      <w:tr w:rsidR="00945D75" w:rsidRPr="001A4083">
        <w:trPr>
          <w:trHeight w:val="300"/>
        </w:trPr>
        <w:tc>
          <w:tcPr>
            <w:tcW w:w="160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287"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1</w:t>
            </w:r>
          </w:p>
        </w:tc>
        <w:tc>
          <w:tcPr>
            <w:tcW w:w="4287"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Xenobiotics Biodegradation and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1312</w:t>
            </w:r>
          </w:p>
        </w:tc>
      </w:tr>
      <w:tr w:rsidR="00945D75" w:rsidRPr="001A4083">
        <w:trPr>
          <w:trHeight w:val="300"/>
        </w:trPr>
        <w:tc>
          <w:tcPr>
            <w:tcW w:w="1600" w:type="dxa"/>
            <w:tcBorders>
              <w:bottom w:val="single" w:sz="8" w:space="0" w:color="000000"/>
            </w:tcBorders>
            <w:noWrap/>
          </w:tcPr>
          <w:p w:rsidR="00945D75" w:rsidRPr="001A4083" w:rsidRDefault="00945D75" w:rsidP="001A4083">
            <w:pPr>
              <w:spacing w:after="0" w:line="240" w:lineRule="auto"/>
              <w:rPr>
                <w:b/>
                <w:bCs/>
                <w:color w:val="000000"/>
                <w:lang w:eastAsia="en-IE"/>
              </w:rPr>
            </w:pPr>
            <w:r w:rsidRPr="001A4083">
              <w:rPr>
                <w:color w:val="000000"/>
                <w:lang w:eastAsia="en-IE"/>
              </w:rPr>
              <w:t>1.11.18</w:t>
            </w:r>
          </w:p>
        </w:tc>
        <w:tc>
          <w:tcPr>
            <w:tcW w:w="4287" w:type="dxa"/>
            <w:tcBorders>
              <w:bottom w:val="single" w:sz="8" w:space="0" w:color="000000"/>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xenobiotics by cytochrome P450</w:t>
            </w:r>
          </w:p>
        </w:tc>
        <w:tc>
          <w:tcPr>
            <w:tcW w:w="960"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1312</w:t>
            </w:r>
          </w:p>
        </w:tc>
      </w:tr>
    </w:tbl>
    <w:p w:rsidR="00945D75" w:rsidRDefault="00945D75" w:rsidP="00B72BF5"/>
    <w:p w:rsidR="00945D75" w:rsidRDefault="00945D75" w:rsidP="00B72BF5">
      <w:r>
        <w:rPr>
          <w:color w:val="000000"/>
        </w:rPr>
        <w:t xml:space="preserve">Additional Table S10: KEGG Categories of down-regulated genes in </w:t>
      </w:r>
      <w:r w:rsidRPr="008B2D96">
        <w:rPr>
          <w:color w:val="000000"/>
        </w:rPr>
        <w:t>ATCC46645 MeOH v ATCC46645 Gliotoxin</w:t>
      </w:r>
    </w:p>
    <w:tbl>
      <w:tblPr>
        <w:tblW w:w="7733" w:type="dxa"/>
        <w:tblBorders>
          <w:top w:val="single" w:sz="8" w:space="0" w:color="000000"/>
          <w:bottom w:val="single" w:sz="8" w:space="0" w:color="000000"/>
        </w:tblBorders>
        <w:tblLook w:val="00A0"/>
      </w:tblPr>
      <w:tblGrid>
        <w:gridCol w:w="1600"/>
        <w:gridCol w:w="4120"/>
        <w:gridCol w:w="960"/>
        <w:gridCol w:w="1053"/>
      </w:tblGrid>
      <w:tr w:rsidR="00945D75" w:rsidRPr="001A4083">
        <w:trPr>
          <w:trHeight w:val="300"/>
        </w:trPr>
        <w:tc>
          <w:tcPr>
            <w:tcW w:w="160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12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1</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c pathway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48E-05</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0.1.2</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Biosynthesis of secondary metabolite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29</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3936</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1.1.1</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Glycolysis / Gluconeogenesi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2129</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7</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scorbate and aldarat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45</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1.5</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Amino Acid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39E-10</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2</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lycine, serine and threon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102</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1.5.4</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Valine, leucine and isoleucine degradation</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834</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8</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Arginine and prol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7141</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1.5.10</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Tyrosin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0E-08</w:t>
            </w:r>
          </w:p>
        </w:tc>
      </w:tr>
      <w:tr w:rsidR="00945D75" w:rsidRPr="001A4083">
        <w:trPr>
          <w:trHeight w:val="300"/>
        </w:trPr>
        <w:tc>
          <w:tcPr>
            <w:tcW w:w="160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11</w:t>
            </w:r>
          </w:p>
        </w:tc>
        <w:tc>
          <w:tcPr>
            <w:tcW w:w="4120"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henylalan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29E-06</w:t>
            </w:r>
          </w:p>
        </w:tc>
      </w:tr>
      <w:tr w:rsidR="00945D75" w:rsidRPr="001A4083">
        <w:trPr>
          <w:trHeight w:val="300"/>
        </w:trPr>
        <w:tc>
          <w:tcPr>
            <w:tcW w:w="1600" w:type="dxa"/>
            <w:noWrap/>
          </w:tcPr>
          <w:p w:rsidR="00945D75" w:rsidRPr="001A4083" w:rsidRDefault="00945D75" w:rsidP="001A4083">
            <w:pPr>
              <w:spacing w:after="0" w:line="240" w:lineRule="auto"/>
              <w:rPr>
                <w:b/>
                <w:bCs/>
                <w:color w:val="000000"/>
                <w:lang w:eastAsia="en-IE"/>
              </w:rPr>
            </w:pPr>
            <w:r w:rsidRPr="001A4083">
              <w:rPr>
                <w:color w:val="000000"/>
                <w:lang w:eastAsia="en-IE"/>
              </w:rPr>
              <w:t>1.6</w:t>
            </w:r>
          </w:p>
        </w:tc>
        <w:tc>
          <w:tcPr>
            <w:tcW w:w="4120" w:type="dxa"/>
            <w:noWrap/>
          </w:tcPr>
          <w:p w:rsidR="00945D75" w:rsidRPr="001A4083" w:rsidRDefault="00945D75" w:rsidP="001A4083">
            <w:pPr>
              <w:spacing w:after="0" w:line="240" w:lineRule="auto"/>
              <w:rPr>
                <w:color w:val="000000"/>
                <w:lang w:eastAsia="en-IE"/>
              </w:rPr>
            </w:pPr>
            <w:r w:rsidRPr="001A4083">
              <w:rPr>
                <w:color w:val="000000"/>
                <w:lang w:eastAsia="en-IE"/>
              </w:rPr>
              <w:t>Metabolism of Other Amino Acid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5241</w:t>
            </w:r>
          </w:p>
        </w:tc>
      </w:tr>
      <w:tr w:rsidR="00945D75" w:rsidRPr="001A4083">
        <w:trPr>
          <w:trHeight w:val="300"/>
        </w:trPr>
        <w:tc>
          <w:tcPr>
            <w:tcW w:w="1600" w:type="dxa"/>
            <w:tcBorders>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1</w:t>
            </w:r>
          </w:p>
        </w:tc>
        <w:tc>
          <w:tcPr>
            <w:tcW w:w="4120" w:type="dxa"/>
            <w:tcBorders>
              <w:left w:val="nil"/>
              <w:bottom w:val="single" w:sz="8" w:space="0" w:color="000000"/>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eta-Alanine metabolism</w:t>
            </w:r>
          </w:p>
        </w:tc>
        <w:tc>
          <w:tcPr>
            <w:tcW w:w="960"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bottom w:val="single" w:sz="8" w:space="0" w:color="000000"/>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15E-05</w:t>
            </w:r>
          </w:p>
        </w:tc>
      </w:tr>
    </w:tbl>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p w:rsidR="00945D75" w:rsidRDefault="00945D75" w:rsidP="00B72BF5">
      <w:r>
        <w:rPr>
          <w:color w:val="000000"/>
        </w:rPr>
        <w:t xml:space="preserve">Additional Table S11: KEGG Categories of up-regulated genes in </w:t>
      </w:r>
      <w:r>
        <w:rPr>
          <w:i/>
          <w:iCs/>
        </w:rPr>
        <w:t xml:space="preserve">A. fumigatus </w:t>
      </w:r>
      <w:r>
        <w:t>∆</w:t>
      </w:r>
      <w:r>
        <w:rPr>
          <w:i/>
          <w:iCs/>
        </w:rPr>
        <w:t>gliT</w:t>
      </w:r>
      <w:r>
        <w:t xml:space="preserve"> MeOH v </w:t>
      </w:r>
      <w:r>
        <w:rPr>
          <w:i/>
          <w:iCs/>
        </w:rPr>
        <w:t xml:space="preserve">A. fumigatus </w:t>
      </w:r>
      <w:r>
        <w:t>∆</w:t>
      </w:r>
      <w:r>
        <w:rPr>
          <w:i/>
          <w:iCs/>
        </w:rPr>
        <w:t>gliT</w:t>
      </w:r>
      <w:r>
        <w:t xml:space="preserve"> gliotoxin </w:t>
      </w:r>
    </w:p>
    <w:tbl>
      <w:tblPr>
        <w:tblW w:w="7156" w:type="dxa"/>
        <w:tblBorders>
          <w:top w:val="single" w:sz="8" w:space="0" w:color="000000"/>
          <w:bottom w:val="single" w:sz="8" w:space="0" w:color="000000"/>
        </w:tblBorders>
        <w:tblLook w:val="00A0"/>
      </w:tblPr>
      <w:tblGrid>
        <w:gridCol w:w="960"/>
        <w:gridCol w:w="4183"/>
        <w:gridCol w:w="960"/>
        <w:gridCol w:w="1053"/>
      </w:tblGrid>
      <w:tr w:rsidR="00945D75" w:rsidRPr="001A4083">
        <w:trPr>
          <w:trHeight w:val="300"/>
        </w:trPr>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18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1</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c pathway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74E-0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7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8.25E-12</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rbohydrat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67E-0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9</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Amino sugar and nucleotide sugar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8819</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9</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ulfur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198</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3</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Lipid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172</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3</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ysteine and methion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08E-0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6.4</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Selenoamino acid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556</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7</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lycan Biosynthesis and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2004</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8.3</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Vitamin B6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2170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8.9</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ne carbon pool by folate</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6031</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9</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Metabolism of Terpenoids and Polyketide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2402</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9.9</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Limonene and pinene degradation</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0487</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2</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Genetic Information Processing</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9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7.13E-17</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2.1</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ibosome</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30E-68</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2.2</w:t>
            </w:r>
          </w:p>
        </w:tc>
        <w:tc>
          <w:tcPr>
            <w:tcW w:w="4183" w:type="dxa"/>
            <w:noWrap/>
          </w:tcPr>
          <w:p w:rsidR="00945D75" w:rsidRPr="001A4083" w:rsidRDefault="00945D75" w:rsidP="001A4083">
            <w:pPr>
              <w:spacing w:after="0" w:line="240" w:lineRule="auto"/>
              <w:rPr>
                <w:color w:val="000000"/>
                <w:lang w:eastAsia="en-IE"/>
              </w:rPr>
            </w:pPr>
            <w:r w:rsidRPr="001A4083">
              <w:rPr>
                <w:color w:val="000000"/>
                <w:lang w:eastAsia="en-IE"/>
              </w:rPr>
              <w:t>Translation</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7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2.55E-49</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w:t>
            </w:r>
          </w:p>
        </w:tc>
        <w:tc>
          <w:tcPr>
            <w:tcW w:w="418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ular Processe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6965</w:t>
            </w:r>
          </w:p>
        </w:tc>
      </w:tr>
      <w:tr w:rsidR="00945D75" w:rsidRPr="001A4083">
        <w:trPr>
          <w:trHeight w:val="300"/>
        </w:trPr>
        <w:tc>
          <w:tcPr>
            <w:tcW w:w="960" w:type="dxa"/>
            <w:tcBorders>
              <w:bottom w:val="single" w:sz="8" w:space="0" w:color="000000"/>
            </w:tcBorders>
            <w:noWrap/>
          </w:tcPr>
          <w:p w:rsidR="00945D75" w:rsidRPr="001A4083" w:rsidRDefault="00945D75" w:rsidP="001A4083">
            <w:pPr>
              <w:spacing w:after="0" w:line="240" w:lineRule="auto"/>
              <w:rPr>
                <w:b/>
                <w:bCs/>
                <w:color w:val="000000"/>
                <w:lang w:eastAsia="en-IE"/>
              </w:rPr>
            </w:pPr>
            <w:r w:rsidRPr="001A4083">
              <w:rPr>
                <w:color w:val="000000"/>
                <w:lang w:eastAsia="en-IE"/>
              </w:rPr>
              <w:t>4.1</w:t>
            </w:r>
          </w:p>
        </w:tc>
        <w:tc>
          <w:tcPr>
            <w:tcW w:w="4183" w:type="dxa"/>
            <w:tcBorders>
              <w:bottom w:val="single" w:sz="8" w:space="0" w:color="000000"/>
            </w:tcBorders>
            <w:noWrap/>
          </w:tcPr>
          <w:p w:rsidR="00945D75" w:rsidRPr="001A4083" w:rsidRDefault="00945D75" w:rsidP="001A4083">
            <w:pPr>
              <w:spacing w:after="0" w:line="240" w:lineRule="auto"/>
              <w:rPr>
                <w:color w:val="000000"/>
                <w:lang w:eastAsia="en-IE"/>
              </w:rPr>
            </w:pPr>
            <w:r w:rsidRPr="001A4083">
              <w:rPr>
                <w:color w:val="000000"/>
                <w:lang w:eastAsia="en-IE"/>
              </w:rPr>
              <w:t>Transport and Catabolism</w:t>
            </w:r>
          </w:p>
        </w:tc>
        <w:tc>
          <w:tcPr>
            <w:tcW w:w="960"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2435</w:t>
            </w:r>
          </w:p>
        </w:tc>
      </w:tr>
    </w:tbl>
    <w:p w:rsidR="00945D75" w:rsidRPr="00837D41" w:rsidRDefault="00945D75" w:rsidP="00B72BF5"/>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pPr>
        <w:rPr>
          <w:color w:val="000000"/>
        </w:rPr>
      </w:pPr>
    </w:p>
    <w:p w:rsidR="00945D75" w:rsidRDefault="00945D75" w:rsidP="00B72BF5">
      <w:r>
        <w:rPr>
          <w:color w:val="000000"/>
        </w:rPr>
        <w:t xml:space="preserve">Additional Table S12: KEGG Categories of down-regulated genes in </w:t>
      </w:r>
      <w:r>
        <w:rPr>
          <w:i/>
          <w:iCs/>
        </w:rPr>
        <w:t xml:space="preserve">A. fumigatus </w:t>
      </w:r>
      <w:r>
        <w:t>∆</w:t>
      </w:r>
      <w:r>
        <w:rPr>
          <w:i/>
          <w:iCs/>
        </w:rPr>
        <w:t>gliT</w:t>
      </w:r>
      <w:r>
        <w:t xml:space="preserve"> MeOH v </w:t>
      </w:r>
      <w:r>
        <w:rPr>
          <w:i/>
          <w:iCs/>
        </w:rPr>
        <w:t xml:space="preserve">A. fumigatus </w:t>
      </w:r>
      <w:r>
        <w:t>∆</w:t>
      </w:r>
      <w:r>
        <w:rPr>
          <w:i/>
          <w:iCs/>
        </w:rPr>
        <w:t>gliT</w:t>
      </w:r>
      <w:r>
        <w:t xml:space="preserve"> gliotoxin </w:t>
      </w:r>
    </w:p>
    <w:tbl>
      <w:tblPr>
        <w:tblW w:w="7026" w:type="dxa"/>
        <w:tblBorders>
          <w:top w:val="single" w:sz="8" w:space="0" w:color="000000"/>
          <w:bottom w:val="single" w:sz="8" w:space="0" w:color="000000"/>
        </w:tblBorders>
        <w:tblLook w:val="00A0"/>
      </w:tblPr>
      <w:tblGrid>
        <w:gridCol w:w="960"/>
        <w:gridCol w:w="4053"/>
        <w:gridCol w:w="960"/>
        <w:gridCol w:w="1053"/>
      </w:tblGrid>
      <w:tr w:rsidR="00945D75" w:rsidRPr="001A4083">
        <w:trPr>
          <w:trHeight w:val="300"/>
          <w:tblHeader/>
        </w:trPr>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number</w:t>
            </w:r>
          </w:p>
        </w:tc>
        <w:tc>
          <w:tcPr>
            <w:tcW w:w="4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KEGG Pathway</w:t>
            </w:r>
          </w:p>
        </w:tc>
        <w:tc>
          <w:tcPr>
            <w:tcW w:w="960"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No. of genes</w:t>
            </w:r>
          </w:p>
        </w:tc>
        <w:tc>
          <w:tcPr>
            <w:tcW w:w="1053" w:type="dxa"/>
            <w:tcBorders>
              <w:top w:val="single" w:sz="8" w:space="0" w:color="000000"/>
              <w:left w:val="nil"/>
              <w:bottom w:val="single" w:sz="8" w:space="0" w:color="000000"/>
              <w:right w:val="nil"/>
            </w:tcBorders>
            <w:noWrap/>
          </w:tcPr>
          <w:p w:rsidR="00945D75" w:rsidRPr="001A4083" w:rsidRDefault="00945D75" w:rsidP="001A4083">
            <w:pPr>
              <w:spacing w:after="0" w:line="240" w:lineRule="auto"/>
              <w:rPr>
                <w:b/>
                <w:bCs/>
                <w:color w:val="000000"/>
                <w:lang w:eastAsia="en-IE"/>
              </w:rPr>
            </w:pPr>
            <w:r w:rsidRPr="001A4083">
              <w:rPr>
                <w:b/>
                <w:bCs/>
                <w:color w:val="000000"/>
                <w:lang w:eastAsia="en-IE"/>
              </w:rPr>
              <w:t>p-value</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0.1.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c pathway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2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26</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0.1.2</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Biosynthesis of secondary metabolite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6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57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8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55E-1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Carbohydrat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8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5.28E-09</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Biosynthesis of Other Secondary Metabolite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21E-0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1</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Glycolysis / Gluconeogenesi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785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8</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Starch and sucros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5</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7631</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11</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Glyoxylate and dicarboxylat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5</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42527</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12</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ropanoat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66</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13</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Butanoat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2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19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2.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xidative phosphorylation</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3538</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3</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Lipid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4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795</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3.3</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Fatty acid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8109</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3.4</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Synthesis and degradation of ketone bodie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2232</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4.2</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yrimid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39747</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5</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Amino Acid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5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136</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4</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Valine, leucine and isoleucine degradation</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231</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5.10</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Tyrosin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062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5.1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Phenylalan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954</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5.12</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Tryptophan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0</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708</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Other Amino Acid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0068</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6.1</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beta-Alanin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0189</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6.5</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yanoamino acid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7</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20421</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6.7</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D-Arginine and D-ornithine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347</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7.15</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Other glycan degradation</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4</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48468</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8.2</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Riboflavin metabolism</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8</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11536</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9</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Metabolism of Terpenoids and Polyketides</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3</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2106</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9.9</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Limonene and pinene degradation</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2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4694</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1.10.11</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affeine metabolism</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12492</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1.10.15</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Penicillin and cephalosporin biosynthesi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3</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5089</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Genetic Information Processing</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6</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77E-20</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2.1</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Transcription</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3.89E-06</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2</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Translation</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3.37E-05</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2.3</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Folding, Sorting and Degradation</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7.48E-07</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2.4</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Replication and Repair</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2</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4471</w:t>
            </w:r>
          </w:p>
        </w:tc>
      </w:tr>
      <w:tr w:rsidR="00945D75" w:rsidRPr="001A4083">
        <w:trPr>
          <w:trHeight w:val="300"/>
        </w:trPr>
        <w:tc>
          <w:tcPr>
            <w:tcW w:w="960" w:type="dxa"/>
            <w:noWrap/>
          </w:tcPr>
          <w:p w:rsidR="00945D75" w:rsidRPr="001A4083" w:rsidRDefault="00945D75" w:rsidP="001A4083">
            <w:pPr>
              <w:spacing w:after="0" w:line="240" w:lineRule="auto"/>
              <w:rPr>
                <w:b/>
                <w:bCs/>
                <w:color w:val="000000"/>
                <w:lang w:eastAsia="en-IE"/>
              </w:rPr>
            </w:pPr>
            <w:r w:rsidRPr="001A4083">
              <w:rPr>
                <w:color w:val="000000"/>
                <w:lang w:eastAsia="en-IE"/>
              </w:rPr>
              <w:t>4</w:t>
            </w:r>
          </w:p>
        </w:tc>
        <w:tc>
          <w:tcPr>
            <w:tcW w:w="4053" w:type="dxa"/>
            <w:noWrap/>
          </w:tcPr>
          <w:p w:rsidR="00945D75" w:rsidRPr="001A4083" w:rsidRDefault="00945D75" w:rsidP="001A4083">
            <w:pPr>
              <w:spacing w:after="0" w:line="240" w:lineRule="auto"/>
              <w:rPr>
                <w:color w:val="000000"/>
                <w:lang w:eastAsia="en-IE"/>
              </w:rPr>
            </w:pPr>
            <w:r w:rsidRPr="001A4083">
              <w:rPr>
                <w:color w:val="000000"/>
                <w:lang w:eastAsia="en-IE"/>
              </w:rPr>
              <w:t>Cellular Processes</w:t>
            </w:r>
          </w:p>
        </w:tc>
        <w:tc>
          <w:tcPr>
            <w:tcW w:w="960" w:type="dxa"/>
            <w:noWrap/>
          </w:tcPr>
          <w:p w:rsidR="00945D75" w:rsidRPr="001A4083" w:rsidRDefault="00945D75" w:rsidP="001A4083">
            <w:pPr>
              <w:spacing w:after="0" w:line="240" w:lineRule="auto"/>
              <w:jc w:val="right"/>
              <w:rPr>
                <w:color w:val="000000"/>
                <w:lang w:eastAsia="en-IE"/>
              </w:rPr>
            </w:pPr>
            <w:r w:rsidRPr="001A4083">
              <w:rPr>
                <w:color w:val="000000"/>
                <w:lang w:eastAsia="en-IE"/>
              </w:rPr>
              <w:t>9</w:t>
            </w:r>
          </w:p>
        </w:tc>
        <w:tc>
          <w:tcPr>
            <w:tcW w:w="1053" w:type="dxa"/>
            <w:noWrap/>
          </w:tcPr>
          <w:p w:rsidR="00945D75" w:rsidRPr="001A4083" w:rsidRDefault="00945D75" w:rsidP="001A4083">
            <w:pPr>
              <w:spacing w:after="0" w:line="240" w:lineRule="auto"/>
              <w:jc w:val="right"/>
              <w:rPr>
                <w:color w:val="000000"/>
                <w:lang w:eastAsia="en-IE"/>
              </w:rPr>
            </w:pPr>
            <w:r w:rsidRPr="001A4083">
              <w:rPr>
                <w:color w:val="000000"/>
                <w:lang w:eastAsia="en-IE"/>
              </w:rPr>
              <w:t>0.007314</w:t>
            </w:r>
          </w:p>
        </w:tc>
      </w:tr>
      <w:tr w:rsidR="00945D75" w:rsidRPr="001A4083">
        <w:trPr>
          <w:trHeight w:val="300"/>
        </w:trPr>
        <w:tc>
          <w:tcPr>
            <w:tcW w:w="960" w:type="dxa"/>
            <w:tcBorders>
              <w:left w:val="nil"/>
              <w:right w:val="nil"/>
            </w:tcBorders>
            <w:noWrap/>
          </w:tcPr>
          <w:p w:rsidR="00945D75" w:rsidRPr="001A4083" w:rsidRDefault="00945D75" w:rsidP="001A4083">
            <w:pPr>
              <w:spacing w:after="0" w:line="240" w:lineRule="auto"/>
              <w:rPr>
                <w:b/>
                <w:bCs/>
                <w:color w:val="000000"/>
                <w:lang w:eastAsia="en-IE"/>
              </w:rPr>
            </w:pPr>
            <w:r w:rsidRPr="001A4083">
              <w:rPr>
                <w:color w:val="000000"/>
                <w:lang w:eastAsia="en-IE"/>
              </w:rPr>
              <w:t>4.3</w:t>
            </w:r>
          </w:p>
        </w:tc>
        <w:tc>
          <w:tcPr>
            <w:tcW w:w="4053" w:type="dxa"/>
            <w:tcBorders>
              <w:left w:val="nil"/>
              <w:right w:val="nil"/>
            </w:tcBorders>
            <w:noWrap/>
          </w:tcPr>
          <w:p w:rsidR="00945D75" w:rsidRPr="001A4083" w:rsidRDefault="00945D75" w:rsidP="001A4083">
            <w:pPr>
              <w:spacing w:after="0" w:line="240" w:lineRule="auto"/>
              <w:rPr>
                <w:color w:val="000000"/>
                <w:lang w:eastAsia="en-IE"/>
              </w:rPr>
            </w:pPr>
            <w:r w:rsidRPr="001A4083">
              <w:rPr>
                <w:color w:val="000000"/>
                <w:lang w:eastAsia="en-IE"/>
              </w:rPr>
              <w:t>Cell Growth and Death</w:t>
            </w:r>
          </w:p>
        </w:tc>
        <w:tc>
          <w:tcPr>
            <w:tcW w:w="960"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left w:val="nil"/>
              <w:right w:val="nil"/>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0981</w:t>
            </w:r>
          </w:p>
        </w:tc>
      </w:tr>
      <w:tr w:rsidR="00945D75" w:rsidRPr="001A4083">
        <w:trPr>
          <w:trHeight w:val="300"/>
        </w:trPr>
        <w:tc>
          <w:tcPr>
            <w:tcW w:w="960" w:type="dxa"/>
            <w:tcBorders>
              <w:bottom w:val="single" w:sz="8" w:space="0" w:color="000000"/>
            </w:tcBorders>
            <w:noWrap/>
          </w:tcPr>
          <w:p w:rsidR="00945D75" w:rsidRPr="001A4083" w:rsidRDefault="00945D75" w:rsidP="001A4083">
            <w:pPr>
              <w:spacing w:after="0" w:line="240" w:lineRule="auto"/>
              <w:rPr>
                <w:b/>
                <w:bCs/>
                <w:color w:val="000000"/>
                <w:lang w:eastAsia="en-IE"/>
              </w:rPr>
            </w:pPr>
            <w:r w:rsidRPr="001A4083">
              <w:rPr>
                <w:color w:val="000000"/>
                <w:lang w:eastAsia="en-IE"/>
              </w:rPr>
              <w:t>4.3.2</w:t>
            </w:r>
          </w:p>
        </w:tc>
        <w:tc>
          <w:tcPr>
            <w:tcW w:w="4053" w:type="dxa"/>
            <w:tcBorders>
              <w:bottom w:val="single" w:sz="8" w:space="0" w:color="000000"/>
            </w:tcBorders>
            <w:noWrap/>
          </w:tcPr>
          <w:p w:rsidR="00945D75" w:rsidRPr="001A4083" w:rsidRDefault="00945D75" w:rsidP="001A4083">
            <w:pPr>
              <w:spacing w:after="0" w:line="240" w:lineRule="auto"/>
              <w:rPr>
                <w:color w:val="000000"/>
                <w:lang w:eastAsia="en-IE"/>
              </w:rPr>
            </w:pPr>
            <w:r w:rsidRPr="001A4083">
              <w:rPr>
                <w:color w:val="000000"/>
                <w:lang w:eastAsia="en-IE"/>
              </w:rPr>
              <w:t>Cell cycle - yeast</w:t>
            </w:r>
          </w:p>
        </w:tc>
        <w:tc>
          <w:tcPr>
            <w:tcW w:w="960"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1</w:t>
            </w:r>
          </w:p>
        </w:tc>
        <w:tc>
          <w:tcPr>
            <w:tcW w:w="1053" w:type="dxa"/>
            <w:tcBorders>
              <w:bottom w:val="single" w:sz="8" w:space="0" w:color="000000"/>
            </w:tcBorders>
            <w:noWrap/>
          </w:tcPr>
          <w:p w:rsidR="00945D75" w:rsidRPr="001A4083" w:rsidRDefault="00945D75" w:rsidP="001A4083">
            <w:pPr>
              <w:spacing w:after="0" w:line="240" w:lineRule="auto"/>
              <w:jc w:val="right"/>
              <w:rPr>
                <w:color w:val="000000"/>
                <w:lang w:eastAsia="en-IE"/>
              </w:rPr>
            </w:pPr>
            <w:r w:rsidRPr="001A4083">
              <w:rPr>
                <w:color w:val="000000"/>
                <w:lang w:eastAsia="en-IE"/>
              </w:rPr>
              <w:t>0.005251</w:t>
            </w:r>
          </w:p>
        </w:tc>
      </w:tr>
    </w:tbl>
    <w:p w:rsidR="00945D75" w:rsidRDefault="00945D75">
      <w:pPr>
        <w:rPr>
          <w:color w:val="000000"/>
        </w:rPr>
      </w:pPr>
    </w:p>
    <w:p w:rsidR="00945D75" w:rsidRDefault="00945D75" w:rsidP="00E106BB">
      <w:pPr>
        <w:widowControl w:val="0"/>
      </w:pPr>
      <w:r>
        <w:rPr>
          <w:color w:val="000000"/>
        </w:rPr>
        <w:t xml:space="preserve">Additional Table S13: </w:t>
      </w:r>
      <w:r>
        <w:t xml:space="preserve">Summary statistics of the illumina RNA-Seq. The number of mapped reads is computed from the TopHat alignments to the CADRE 3a </w:t>
      </w:r>
      <w:r>
        <w:rPr>
          <w:i/>
          <w:iCs/>
        </w:rPr>
        <w:t>Aspergillus fumigatus</w:t>
      </w:r>
      <w:r>
        <w:t xml:space="preserve"> Af293 reference genome.</w:t>
      </w:r>
    </w:p>
    <w:tbl>
      <w:tblPr>
        <w:tblW w:w="8995" w:type="dxa"/>
        <w:tblInd w:w="30" w:type="dxa"/>
        <w:tblBorders>
          <w:top w:val="single" w:sz="8" w:space="0" w:color="CCCCCC"/>
          <w:left w:val="single" w:sz="8" w:space="0" w:color="CCCCCC"/>
          <w:bottom w:val="single" w:sz="8" w:space="0" w:color="CCCCCC"/>
          <w:right w:val="single" w:sz="8" w:space="0" w:color="CCCCCC"/>
          <w:insideH w:val="single" w:sz="8" w:space="0" w:color="CCCCCC"/>
          <w:insideV w:val="single" w:sz="8" w:space="0" w:color="CCCCCC"/>
        </w:tblBorders>
        <w:tblLayout w:type="fixed"/>
        <w:tblCellMar>
          <w:left w:w="10" w:type="dxa"/>
          <w:right w:w="10" w:type="dxa"/>
        </w:tblCellMar>
        <w:tblLook w:val="0000"/>
      </w:tblPr>
      <w:tblGrid>
        <w:gridCol w:w="3650"/>
        <w:gridCol w:w="1610"/>
        <w:gridCol w:w="1550"/>
        <w:gridCol w:w="1565"/>
        <w:gridCol w:w="620"/>
      </w:tblGrid>
      <w:tr w:rsidR="00945D75" w:rsidRPr="001A4083">
        <w:tc>
          <w:tcPr>
            <w:tcW w:w="3650" w:type="dxa"/>
            <w:tcMar>
              <w:top w:w="100" w:type="dxa"/>
              <w:left w:w="40" w:type="dxa"/>
              <w:bottom w:w="100" w:type="dxa"/>
              <w:right w:w="40" w:type="dxa"/>
            </w:tcMar>
            <w:vAlign w:val="bottom"/>
          </w:tcPr>
          <w:p w:rsidR="00945D75" w:rsidRPr="001A4083" w:rsidRDefault="00945D75" w:rsidP="00E106BB">
            <w:pPr>
              <w:widowControl w:val="0"/>
            </w:pPr>
            <w:r w:rsidRPr="001A4083">
              <w:t>Sample Name</w:t>
            </w:r>
          </w:p>
        </w:tc>
        <w:tc>
          <w:tcPr>
            <w:tcW w:w="1610" w:type="dxa"/>
            <w:tcMar>
              <w:top w:w="100" w:type="dxa"/>
              <w:left w:w="40" w:type="dxa"/>
              <w:bottom w:w="100" w:type="dxa"/>
              <w:right w:w="40" w:type="dxa"/>
            </w:tcMar>
            <w:vAlign w:val="bottom"/>
          </w:tcPr>
          <w:p w:rsidR="00945D75" w:rsidRPr="001A4083" w:rsidRDefault="00945D75" w:rsidP="00E106BB">
            <w:pPr>
              <w:widowControl w:val="0"/>
            </w:pPr>
            <w:r w:rsidRPr="001A4083">
              <w:t>Accession</w:t>
            </w:r>
          </w:p>
        </w:tc>
        <w:tc>
          <w:tcPr>
            <w:tcW w:w="1550" w:type="dxa"/>
            <w:shd w:val="clear" w:color="auto" w:fill="FFFFFF"/>
            <w:tcMar>
              <w:top w:w="100" w:type="dxa"/>
              <w:left w:w="40" w:type="dxa"/>
              <w:bottom w:w="100" w:type="dxa"/>
              <w:right w:w="40" w:type="dxa"/>
            </w:tcMar>
            <w:vAlign w:val="bottom"/>
          </w:tcPr>
          <w:p w:rsidR="00945D75" w:rsidRPr="001A4083" w:rsidRDefault="00945D75" w:rsidP="00E106BB">
            <w:pPr>
              <w:widowControl w:val="0"/>
            </w:pPr>
            <w:r w:rsidRPr="001A4083">
              <w:rPr>
                <w:highlight w:val="white"/>
              </w:rPr>
              <w:t>Total Reads</w:t>
            </w:r>
          </w:p>
        </w:tc>
        <w:tc>
          <w:tcPr>
            <w:tcW w:w="1565" w:type="dxa"/>
            <w:tcMar>
              <w:top w:w="100" w:type="dxa"/>
              <w:left w:w="40" w:type="dxa"/>
              <w:bottom w:w="100" w:type="dxa"/>
              <w:right w:w="40" w:type="dxa"/>
            </w:tcMar>
            <w:vAlign w:val="bottom"/>
          </w:tcPr>
          <w:p w:rsidR="00945D75" w:rsidRPr="001A4083" w:rsidRDefault="00945D75" w:rsidP="00E106BB">
            <w:pPr>
              <w:widowControl w:val="0"/>
            </w:pPr>
            <w:r w:rsidRPr="001A4083">
              <w:t>Mapped Reads</w:t>
            </w:r>
          </w:p>
        </w:tc>
        <w:tc>
          <w:tcPr>
            <w:tcW w:w="620" w:type="dxa"/>
            <w:tcMar>
              <w:top w:w="100" w:type="dxa"/>
              <w:left w:w="40" w:type="dxa"/>
              <w:bottom w:w="100" w:type="dxa"/>
              <w:right w:w="40" w:type="dxa"/>
            </w:tcMar>
            <w:vAlign w:val="bottom"/>
          </w:tcPr>
          <w:p w:rsidR="00945D75" w:rsidRPr="001A4083" w:rsidRDefault="00945D75" w:rsidP="00E106BB">
            <w:pPr>
              <w:widowControl w:val="0"/>
            </w:pPr>
            <w:r w:rsidRPr="001A4083">
              <w:t>Rate</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MeOH_Dup1</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4</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4504538</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22855107</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3</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MeOH_Dup2</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5</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1976034</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20477250</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3</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MeOH_Dup3</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49278</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007223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9089952</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gliotoxin_Dup1</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6</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048042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9279500</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4</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gliotoxin_Dup2</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7</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18348804</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7334037</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4</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ild-type_gliotoxin_Dup3</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49279</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032762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9328531</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t>
            </w:r>
            <w:r w:rsidRPr="001A4083">
              <w:rPr>
                <w:i/>
                <w:iCs/>
              </w:rPr>
              <w:t>gliT</w:t>
            </w:r>
            <w:r w:rsidRPr="001A4083">
              <w:t>_MeOH_Dup1</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8</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1980184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8713743</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t>
            </w:r>
            <w:r w:rsidRPr="001A4083">
              <w:rPr>
                <w:i/>
                <w:iCs/>
              </w:rPr>
              <w:t>gliT</w:t>
            </w:r>
            <w:r w:rsidRPr="001A4083">
              <w:t>_MeOH_Dup2</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09</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363685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3438830</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t>
            </w:r>
            <w:r w:rsidRPr="001A4083">
              <w:rPr>
                <w:i/>
                <w:iCs/>
              </w:rPr>
              <w:t>gliT</w:t>
            </w:r>
            <w:r w:rsidRPr="001A4083">
              <w:t>_MeOH_Dup3</w:t>
            </w:r>
          </w:p>
        </w:tc>
        <w:tc>
          <w:tcPr>
            <w:tcW w:w="1610" w:type="dxa"/>
            <w:tcMar>
              <w:top w:w="100" w:type="dxa"/>
              <w:left w:w="40" w:type="dxa"/>
              <w:bottom w:w="100" w:type="dxa"/>
              <w:right w:w="40" w:type="dxa"/>
            </w:tcMar>
            <w:vAlign w:val="bottom"/>
          </w:tcPr>
          <w:p w:rsidR="00945D75" w:rsidRPr="001A4083" w:rsidRDefault="00945D75" w:rsidP="005B3ECA">
            <w:pPr>
              <w:widowControl w:val="0"/>
            </w:pPr>
            <w:r w:rsidRPr="001A4083">
              <w:t>ERS149280</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19494792</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8529853</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t>
            </w:r>
            <w:r w:rsidRPr="001A4083">
              <w:rPr>
                <w:i/>
                <w:iCs/>
              </w:rPr>
              <w:t>gliT</w:t>
            </w:r>
            <w:r w:rsidRPr="001A4083">
              <w:t>_gliotoxin_Dup1</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10</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20170690</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9206707</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r w:rsidR="00945D75" w:rsidRPr="001A4083">
        <w:tc>
          <w:tcPr>
            <w:tcW w:w="3650" w:type="dxa"/>
            <w:tcMar>
              <w:top w:w="100" w:type="dxa"/>
              <w:left w:w="40" w:type="dxa"/>
              <w:bottom w:w="100" w:type="dxa"/>
              <w:right w:w="40" w:type="dxa"/>
            </w:tcMar>
            <w:vAlign w:val="bottom"/>
          </w:tcPr>
          <w:p w:rsidR="00945D75" w:rsidRPr="001A4083" w:rsidRDefault="00945D75" w:rsidP="005B3ECA">
            <w:pPr>
              <w:widowControl w:val="0"/>
            </w:pPr>
            <w:r w:rsidRPr="001A4083">
              <w:rPr>
                <w:i/>
                <w:iCs/>
              </w:rPr>
              <w:t>A. fumigatus</w:t>
            </w:r>
            <w:r w:rsidRPr="001A4083">
              <w:t xml:space="preserve"> ∆</w:t>
            </w:r>
            <w:r w:rsidRPr="001A4083">
              <w:rPr>
                <w:i/>
                <w:iCs/>
              </w:rPr>
              <w:t>gliT</w:t>
            </w:r>
            <w:r w:rsidRPr="001A4083">
              <w:t>_gliotoxin_Dup2</w:t>
            </w:r>
          </w:p>
        </w:tc>
        <w:tc>
          <w:tcPr>
            <w:tcW w:w="1610" w:type="dxa"/>
            <w:tcMar>
              <w:top w:w="100" w:type="dxa"/>
              <w:left w:w="40" w:type="dxa"/>
              <w:bottom w:w="100" w:type="dxa"/>
              <w:right w:w="40" w:type="dxa"/>
            </w:tcMar>
            <w:vAlign w:val="bottom"/>
          </w:tcPr>
          <w:p w:rsidR="00945D75" w:rsidRPr="001A4083" w:rsidRDefault="00945D75" w:rsidP="0018450A">
            <w:pPr>
              <w:widowControl w:val="0"/>
            </w:pPr>
            <w:r w:rsidRPr="001A4083">
              <w:t>ERS132611</w:t>
            </w:r>
          </w:p>
        </w:tc>
        <w:tc>
          <w:tcPr>
            <w:tcW w:w="1550" w:type="dxa"/>
            <w:shd w:val="clear" w:color="auto" w:fill="FFFFFF"/>
            <w:tcMar>
              <w:top w:w="100" w:type="dxa"/>
              <w:left w:w="40" w:type="dxa"/>
              <w:bottom w:w="100" w:type="dxa"/>
              <w:right w:w="40" w:type="dxa"/>
            </w:tcMar>
            <w:vAlign w:val="bottom"/>
          </w:tcPr>
          <w:p w:rsidR="00945D75" w:rsidRPr="001A4083" w:rsidRDefault="00945D75" w:rsidP="0018450A">
            <w:pPr>
              <w:widowControl w:val="0"/>
              <w:rPr>
                <w:highlight w:val="white"/>
              </w:rPr>
            </w:pPr>
            <w:r w:rsidRPr="001A4083">
              <w:rPr>
                <w:highlight w:val="white"/>
              </w:rPr>
              <w:t>18974974</w:t>
            </w:r>
          </w:p>
        </w:tc>
        <w:tc>
          <w:tcPr>
            <w:tcW w:w="1565" w:type="dxa"/>
            <w:tcMar>
              <w:top w:w="100" w:type="dxa"/>
              <w:left w:w="40" w:type="dxa"/>
              <w:bottom w:w="100" w:type="dxa"/>
              <w:right w:w="40" w:type="dxa"/>
            </w:tcMar>
            <w:vAlign w:val="bottom"/>
          </w:tcPr>
          <w:p w:rsidR="00945D75" w:rsidRPr="001A4083" w:rsidRDefault="00945D75" w:rsidP="0018450A">
            <w:pPr>
              <w:widowControl w:val="0"/>
            </w:pPr>
            <w:r w:rsidRPr="001A4083">
              <w:t>17964194</w:t>
            </w:r>
          </w:p>
        </w:tc>
        <w:tc>
          <w:tcPr>
            <w:tcW w:w="620" w:type="dxa"/>
            <w:tcMar>
              <w:top w:w="100" w:type="dxa"/>
              <w:left w:w="40" w:type="dxa"/>
              <w:bottom w:w="100" w:type="dxa"/>
              <w:right w:w="40" w:type="dxa"/>
            </w:tcMar>
            <w:vAlign w:val="bottom"/>
          </w:tcPr>
          <w:p w:rsidR="00945D75" w:rsidRPr="001A4083" w:rsidRDefault="00945D75" w:rsidP="0018450A">
            <w:pPr>
              <w:widowControl w:val="0"/>
            </w:pPr>
            <w:r w:rsidRPr="001A4083">
              <w:t>0.95</w:t>
            </w:r>
          </w:p>
        </w:tc>
      </w:tr>
    </w:tbl>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r>
        <w:rPr>
          <w:color w:val="000000"/>
        </w:rPr>
        <w:t>Additional Table S14: Primers used for qRT-PCR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80"/>
        <w:gridCol w:w="3081"/>
        <w:gridCol w:w="3081"/>
      </w:tblGrid>
      <w:tr w:rsidR="00945D75" w:rsidRPr="001A4083">
        <w:tc>
          <w:tcPr>
            <w:tcW w:w="3080" w:type="dxa"/>
          </w:tcPr>
          <w:p w:rsidR="00945D75" w:rsidRPr="001A4083" w:rsidRDefault="00945D75" w:rsidP="001A4083">
            <w:pPr>
              <w:spacing w:after="0" w:line="240" w:lineRule="auto"/>
              <w:rPr>
                <w:color w:val="000000"/>
              </w:rPr>
            </w:pPr>
            <w:r w:rsidRPr="001A4083">
              <w:rPr>
                <w:color w:val="000000"/>
              </w:rPr>
              <w:t>Primer Name</w:t>
            </w:r>
          </w:p>
        </w:tc>
        <w:tc>
          <w:tcPr>
            <w:tcW w:w="3081" w:type="dxa"/>
          </w:tcPr>
          <w:p w:rsidR="00945D75" w:rsidRPr="001A4083" w:rsidRDefault="00945D75" w:rsidP="001A4083">
            <w:pPr>
              <w:spacing w:after="0" w:line="240" w:lineRule="auto"/>
              <w:rPr>
                <w:color w:val="000000"/>
              </w:rPr>
            </w:pPr>
            <w:r w:rsidRPr="001A4083">
              <w:rPr>
                <w:color w:val="000000"/>
              </w:rPr>
              <w:t>Primer Sequence</w:t>
            </w:r>
          </w:p>
        </w:tc>
        <w:tc>
          <w:tcPr>
            <w:tcW w:w="3081" w:type="dxa"/>
          </w:tcPr>
          <w:p w:rsidR="00945D75" w:rsidRPr="001A4083" w:rsidRDefault="00945D75" w:rsidP="001A4083">
            <w:pPr>
              <w:spacing w:after="0" w:line="240" w:lineRule="auto"/>
              <w:rPr>
                <w:color w:val="000000"/>
              </w:rPr>
            </w:pPr>
            <w:r w:rsidRPr="001A4083">
              <w:rPr>
                <w:color w:val="000000"/>
              </w:rPr>
              <w:t>Reference</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Z_F</w:t>
            </w:r>
          </w:p>
        </w:tc>
        <w:tc>
          <w:tcPr>
            <w:tcW w:w="3081" w:type="dxa"/>
          </w:tcPr>
          <w:p w:rsidR="00945D75" w:rsidRPr="001A4083" w:rsidRDefault="00945D75" w:rsidP="001A4083">
            <w:pPr>
              <w:spacing w:after="0" w:line="240" w:lineRule="auto"/>
              <w:rPr>
                <w:color w:val="000000"/>
              </w:rPr>
            </w:pPr>
            <w:r w:rsidRPr="001A4083">
              <w:rPr>
                <w:color w:val="000000"/>
              </w:rPr>
              <w:t>CTCCGATTCCGACCTTTCTT</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Z_R</w:t>
            </w:r>
          </w:p>
        </w:tc>
        <w:tc>
          <w:tcPr>
            <w:tcW w:w="3081" w:type="dxa"/>
          </w:tcPr>
          <w:p w:rsidR="00945D75" w:rsidRPr="001A4083" w:rsidRDefault="00945D75" w:rsidP="001A4083">
            <w:pPr>
              <w:spacing w:after="0" w:line="240" w:lineRule="auto"/>
              <w:rPr>
                <w:color w:val="000000"/>
              </w:rPr>
            </w:pPr>
            <w:r w:rsidRPr="001A4083">
              <w:rPr>
                <w:color w:val="000000"/>
              </w:rPr>
              <w:t>GTTAGGCTGCTGAGGGTCTG</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A_F</w:t>
            </w:r>
          </w:p>
        </w:tc>
        <w:tc>
          <w:tcPr>
            <w:tcW w:w="3081" w:type="dxa"/>
          </w:tcPr>
          <w:p w:rsidR="00945D75" w:rsidRPr="001A4083" w:rsidRDefault="00945D75" w:rsidP="001A4083">
            <w:pPr>
              <w:spacing w:after="0" w:line="240" w:lineRule="auto"/>
            </w:pPr>
            <w:r w:rsidRPr="001A4083">
              <w:t>GTATGGGTCCGCCTTCTTTC</w:t>
            </w:r>
          </w:p>
        </w:tc>
        <w:tc>
          <w:tcPr>
            <w:tcW w:w="3081" w:type="dxa"/>
          </w:tcPr>
          <w:p w:rsidR="00945D75" w:rsidRPr="001A4083" w:rsidRDefault="00945D75" w:rsidP="001A4083">
            <w:pPr>
              <w:spacing w:after="0" w:line="240" w:lineRule="auto"/>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A_R</w:t>
            </w:r>
          </w:p>
        </w:tc>
        <w:tc>
          <w:tcPr>
            <w:tcW w:w="3081" w:type="dxa"/>
          </w:tcPr>
          <w:p w:rsidR="00945D75" w:rsidRPr="001A4083" w:rsidRDefault="00945D75" w:rsidP="001A4083">
            <w:pPr>
              <w:spacing w:after="0" w:line="240" w:lineRule="auto"/>
            </w:pPr>
            <w:r w:rsidRPr="001A4083">
              <w:t>TGTAGGAGCCCGAGGAGAT</w:t>
            </w:r>
          </w:p>
        </w:tc>
        <w:tc>
          <w:tcPr>
            <w:tcW w:w="3081" w:type="dxa"/>
          </w:tcPr>
          <w:p w:rsidR="00945D75" w:rsidRPr="001A4083" w:rsidRDefault="00945D75" w:rsidP="001A4083">
            <w:pPr>
              <w:spacing w:after="0" w:line="240" w:lineRule="auto"/>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osc3_F</w:t>
            </w:r>
          </w:p>
        </w:tc>
        <w:tc>
          <w:tcPr>
            <w:tcW w:w="3081" w:type="dxa"/>
          </w:tcPr>
          <w:p w:rsidR="00945D75" w:rsidRPr="001A4083" w:rsidRDefault="00945D75" w:rsidP="001A4083">
            <w:pPr>
              <w:spacing w:after="0" w:line="240" w:lineRule="auto"/>
            </w:pPr>
            <w:r w:rsidRPr="001A4083">
              <w:t>AATTCTGGCTGTGCGTTCTC</w:t>
            </w:r>
          </w:p>
        </w:tc>
        <w:tc>
          <w:tcPr>
            <w:tcW w:w="3081" w:type="dxa"/>
          </w:tcPr>
          <w:p w:rsidR="00945D75" w:rsidRPr="001A4083" w:rsidRDefault="00945D75" w:rsidP="001A4083">
            <w:pPr>
              <w:spacing w:after="0" w:line="240" w:lineRule="auto"/>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osc3_R</w:t>
            </w:r>
          </w:p>
        </w:tc>
        <w:tc>
          <w:tcPr>
            <w:tcW w:w="3081" w:type="dxa"/>
          </w:tcPr>
          <w:p w:rsidR="00945D75" w:rsidRPr="001A4083" w:rsidRDefault="00945D75" w:rsidP="001A4083">
            <w:pPr>
              <w:spacing w:after="0" w:line="240" w:lineRule="auto"/>
            </w:pPr>
            <w:r w:rsidRPr="001A4083">
              <w:t>CTGCTGATAGGGGATGTCGT</w:t>
            </w:r>
          </w:p>
        </w:tc>
        <w:tc>
          <w:tcPr>
            <w:tcW w:w="3081" w:type="dxa"/>
          </w:tcPr>
          <w:p w:rsidR="00945D75" w:rsidRPr="001A4083" w:rsidRDefault="00945D75" w:rsidP="001A4083">
            <w:pPr>
              <w:spacing w:after="0" w:line="240" w:lineRule="auto"/>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laeA_F</w:t>
            </w:r>
          </w:p>
        </w:tc>
        <w:tc>
          <w:tcPr>
            <w:tcW w:w="3081" w:type="dxa"/>
          </w:tcPr>
          <w:p w:rsidR="00945D75" w:rsidRPr="001A4083" w:rsidRDefault="00945D75" w:rsidP="001A4083">
            <w:pPr>
              <w:spacing w:after="0" w:line="240" w:lineRule="auto"/>
            </w:pPr>
            <w:r w:rsidRPr="001A4083">
              <w:rPr>
                <w:lang w:eastAsia="en-IE"/>
              </w:rPr>
              <w:t>AGGCCGCTCAAGAAACAAC</w:t>
            </w:r>
          </w:p>
        </w:tc>
        <w:tc>
          <w:tcPr>
            <w:tcW w:w="3081" w:type="dxa"/>
          </w:tcPr>
          <w:p w:rsidR="00945D75" w:rsidRPr="001A4083" w:rsidRDefault="00945D75" w:rsidP="001A4083">
            <w:pPr>
              <w:spacing w:after="0" w:line="240" w:lineRule="auto"/>
              <w:rPr>
                <w:lang w:eastAsia="en-IE"/>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laeA_R</w:t>
            </w:r>
          </w:p>
        </w:tc>
        <w:tc>
          <w:tcPr>
            <w:tcW w:w="3081" w:type="dxa"/>
          </w:tcPr>
          <w:p w:rsidR="00945D75" w:rsidRPr="001A4083" w:rsidRDefault="00945D75" w:rsidP="001A4083">
            <w:pPr>
              <w:spacing w:after="0" w:line="240" w:lineRule="auto"/>
            </w:pPr>
            <w:r w:rsidRPr="001A4083">
              <w:t>TCGTCCGTTCTCCTGATAGC</w:t>
            </w:r>
          </w:p>
        </w:tc>
        <w:tc>
          <w:tcPr>
            <w:tcW w:w="3081" w:type="dxa"/>
          </w:tcPr>
          <w:p w:rsidR="00945D75" w:rsidRPr="001A4083" w:rsidRDefault="00945D75" w:rsidP="001A4083">
            <w:pPr>
              <w:spacing w:after="0" w:line="240" w:lineRule="auto"/>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T_F</w:t>
            </w:r>
          </w:p>
        </w:tc>
        <w:tc>
          <w:tcPr>
            <w:tcW w:w="3081" w:type="dxa"/>
          </w:tcPr>
          <w:p w:rsidR="00945D75" w:rsidRPr="001A4083" w:rsidRDefault="00945D75" w:rsidP="001A4083">
            <w:pPr>
              <w:spacing w:after="0" w:line="240" w:lineRule="auto"/>
            </w:pPr>
            <w:r w:rsidRPr="001A4083">
              <w:t>CCGAGTCCGTCACCATCTAC</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gliT_R</w:t>
            </w:r>
          </w:p>
        </w:tc>
        <w:tc>
          <w:tcPr>
            <w:tcW w:w="3081" w:type="dxa"/>
          </w:tcPr>
          <w:p w:rsidR="00945D75" w:rsidRPr="001A4083" w:rsidRDefault="00945D75" w:rsidP="001A4083">
            <w:pPr>
              <w:spacing w:after="0" w:line="240" w:lineRule="auto"/>
            </w:pPr>
            <w:r w:rsidRPr="001A4083">
              <w:t>GCCAAAGATCCCATCGACAC</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AFUA_3G13700_F</w:t>
            </w:r>
          </w:p>
        </w:tc>
        <w:tc>
          <w:tcPr>
            <w:tcW w:w="3081" w:type="dxa"/>
          </w:tcPr>
          <w:p w:rsidR="00945D75" w:rsidRPr="001A4083" w:rsidRDefault="00945D75" w:rsidP="001A4083">
            <w:pPr>
              <w:spacing w:after="0" w:line="240" w:lineRule="auto"/>
            </w:pPr>
            <w:r w:rsidRPr="001A4083">
              <w:t>TTGTTTTCGGAACTGGGAAG</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AFUA_3G13700_R</w:t>
            </w:r>
          </w:p>
        </w:tc>
        <w:tc>
          <w:tcPr>
            <w:tcW w:w="3081" w:type="dxa"/>
          </w:tcPr>
          <w:p w:rsidR="00945D75" w:rsidRPr="001A4083" w:rsidRDefault="00945D75" w:rsidP="001A4083">
            <w:pPr>
              <w:spacing w:after="0" w:line="240" w:lineRule="auto"/>
            </w:pPr>
            <w:r w:rsidRPr="001A4083">
              <w:t>GTTGGCCTGTTGGACTGTTT</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ftmA_F</w:t>
            </w:r>
          </w:p>
        </w:tc>
        <w:tc>
          <w:tcPr>
            <w:tcW w:w="3081" w:type="dxa"/>
          </w:tcPr>
          <w:p w:rsidR="00945D75" w:rsidRPr="001A4083" w:rsidRDefault="00945D75" w:rsidP="001A4083">
            <w:pPr>
              <w:spacing w:after="0" w:line="240" w:lineRule="auto"/>
            </w:pPr>
            <w:r w:rsidRPr="001A4083">
              <w:t>CTGCCTGGTTCTAGCCGCAAGG</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016/j.gene.2006.07.008", "ISSN" : "0378-1119", "PMID" : "16962256", "abstract" : "Fungi from the genus Aspergillus are important saprophytes and opportunistic human fungal pathogens that contribute in these and other diverse ways to human well-being. Part of their impact on human well-being stems from the production of small molecular weight secondary metabolites, which may contribute to the ability of these fungi to cause invasive fungal infections and allergic diseases. In this study, we identified one group of enzymes responsible for secondary metabolite production in five Aspergillus species, the non-ribosomal peptide synthetases (NRPS). Hidden Markov models were used to search the genome databases of A. fumigatus, A. flavus, A. terreus, A. nidulans, and A. oryzae for domains conserved in NRPS proteins. A genealogy of adenylation domains was utilized to identify orthologous and unique NRPS among the Aspergillus species examined, as well as gain an understanding of the potential evolution of Aspergillus NRPS. mRNA abundance of the 14 NRPS identified in the A. fumigatus genome was analyzed using real-time reverse transcriptase PCR in different environmental conditions to gain a preliminary understanding of the possible functions of the NRPSs' peptide products. Our results suggest that Aspergillus species contain conserved and unique NRPS genes with a complex evolutionary history. This result suggests that the genus Aspergillus produces a substantial diversity of non-ribosomally synthesized peptides. Further analysis of these genes and their peptide products may identify important roles for secondary metabolites produced by NRPS in Aspergillus physiology, ecology, and fungal pathogenicity.", "author" : [ { "dropping-particle" : "", "family" : "Cramer", "given" : "Robert a", "non-dropping-particle" : "", "parse-names" : false, "suffix" : "" }, { "dropping-particle" : "", "family" : "Stajich", "given" : "Jason E", "non-dropping-particle" : "", "parse-names" : false, "suffix" : "" }, { "dropping-particle" : "", "family" : "Yamanaka", "given" : "Yvonne", "non-dropping-particle" : "", "parse-names" : false, "suffix" : "" }, { "dropping-particle" : "", "family" : "Dietrich", "given" : "Fred S", "non-dropping-particle" : "", "parse-names" : false, "suffix" : "" }, { "dropping-particle" : "", "family" : "Steinbach", "given" : "William J", "non-dropping-particle" : "", "parse-names" : false, "suffix" : "" }, { "dropping-particle" : "", "family" : "Perfect", "given" : "John R", "non-dropping-particle" : "", "parse-names" : false, "suffix" : "" } ], "container-title" : "Gene", "id" : "ITEM-1", "issued" : { "date-parts" : [ [ "2006", "11", "15" ] ] }, "page" : "24-32", "title" : "Phylogenomic analysis of non-ribosomal peptide synthetases in the genus Aspergillus.", "type" : "article-journal", "volume" : "383" }, "uris" : [ "http://www.mendeley.com/documents/?uuid=69807e1d-bcad-4cf1-b974-4cd8b5ed33cc" ] } ], "mendeley" : { "previouslyFormattedCitation" : "(Cramer et al., 2006)" }, "properties" : { "noteIndex" : 0 }, "schema" : "https://github.com/citation-style-language/schema/raw/master/csl-citation.json" }</w:instrText>
            </w:r>
            <w:r w:rsidRPr="001A4083">
              <w:rPr>
                <w:color w:val="000000"/>
              </w:rPr>
              <w:fldChar w:fldCharType="separate"/>
            </w:r>
            <w:r w:rsidRPr="001A4083">
              <w:rPr>
                <w:noProof/>
                <w:color w:val="000000"/>
              </w:rPr>
              <w:t>(Cramer et al., 2006)</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ftmA_R</w:t>
            </w:r>
          </w:p>
        </w:tc>
        <w:tc>
          <w:tcPr>
            <w:tcW w:w="3081" w:type="dxa"/>
          </w:tcPr>
          <w:p w:rsidR="00945D75" w:rsidRPr="001A4083" w:rsidRDefault="00945D75" w:rsidP="001A4083">
            <w:pPr>
              <w:spacing w:after="0" w:line="240" w:lineRule="auto"/>
            </w:pPr>
            <w:r w:rsidRPr="001A4083">
              <w:t>TGCGGAGGTATTCCAGCGCAGT</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016/j.gene.2006.07.008", "ISSN" : "0378-1119", "PMID" : "16962256", "abstract" : "Fungi from the genus Aspergillus are important saprophytes and opportunistic human fungal pathogens that contribute in these and other diverse ways to human well-being. Part of their impact on human well-being stems from the production of small molecular weight secondary metabolites, which may contribute to the ability of these fungi to cause invasive fungal infections and allergic diseases. In this study, we identified one group of enzymes responsible for secondary metabolite production in five Aspergillus species, the non-ribosomal peptide synthetases (NRPS). Hidden Markov models were used to search the genome databases of A. fumigatus, A. flavus, A. terreus, A. nidulans, and A. oryzae for domains conserved in NRPS proteins. A genealogy of adenylation domains was utilized to identify orthologous and unique NRPS among the Aspergillus species examined, as well as gain an understanding of the potential evolution of Aspergillus NRPS. mRNA abundance of the 14 NRPS identified in the A. fumigatus genome was analyzed using real-time reverse transcriptase PCR in different environmental conditions to gain a preliminary understanding of the possible functions of the NRPSs' peptide products. Our results suggest that Aspergillus species contain conserved and unique NRPS genes with a complex evolutionary history. This result suggests that the genus Aspergillus produces a substantial diversity of non-ribosomally synthesized peptides. Further analysis of these genes and their peptide products may identify important roles for secondary metabolites produced by NRPS in Aspergillus physiology, ecology, and fungal pathogenicity.", "author" : [ { "dropping-particle" : "", "family" : "Cramer", "given" : "Robert a", "non-dropping-particle" : "", "parse-names" : false, "suffix" : "" }, { "dropping-particle" : "", "family" : "Stajich", "given" : "Jason E", "non-dropping-particle" : "", "parse-names" : false, "suffix" : "" }, { "dropping-particle" : "", "family" : "Yamanaka", "given" : "Yvonne", "non-dropping-particle" : "", "parse-names" : false, "suffix" : "" }, { "dropping-particle" : "", "family" : "Dietrich", "given" : "Fred S", "non-dropping-particle" : "", "parse-names" : false, "suffix" : "" }, { "dropping-particle" : "", "family" : "Steinbach", "given" : "William J", "non-dropping-particle" : "", "parse-names" : false, "suffix" : "" }, { "dropping-particle" : "", "family" : "Perfect", "given" : "John R", "non-dropping-particle" : "", "parse-names" : false, "suffix" : "" } ], "container-title" : "Gene", "id" : "ITEM-1", "issued" : { "date-parts" : [ [ "2006", "11", "15" ] ] }, "page" : "24-32", "title" : "Phylogenomic analysis of non-ribosomal peptide synthetases in the genus Aspergillus.", "type" : "article-journal", "volume" : "383" }, "uris" : [ "http://www.mendeley.com/documents/?uuid=69807e1d-bcad-4cf1-b974-4cd8b5ed33cc" ] } ], "mendeley" : { "previouslyFormattedCitation" : "(Cramer et al., 2006)" }, "properties" : { "noteIndex" : 0 }, "schema" : "https://github.com/citation-style-language/schema/raw/master/csl-citation.json" }</w:instrText>
            </w:r>
            <w:r w:rsidRPr="001A4083">
              <w:rPr>
                <w:color w:val="000000"/>
              </w:rPr>
              <w:fldChar w:fldCharType="separate"/>
            </w:r>
            <w:r w:rsidRPr="001A4083">
              <w:rPr>
                <w:noProof/>
                <w:color w:val="000000"/>
              </w:rPr>
              <w:t>(Cramer et al., 2006)</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psoA_F</w:t>
            </w:r>
          </w:p>
        </w:tc>
        <w:tc>
          <w:tcPr>
            <w:tcW w:w="3081" w:type="dxa"/>
          </w:tcPr>
          <w:p w:rsidR="00945D75" w:rsidRPr="001A4083" w:rsidRDefault="00945D75" w:rsidP="001A4083">
            <w:pPr>
              <w:spacing w:after="0" w:line="240" w:lineRule="auto"/>
            </w:pPr>
            <w:r w:rsidRPr="001A4083">
              <w:t>TGGTGGCGGCCTGATCTACCTT</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016/j.gene.2006.07.008", "ISSN" : "0378-1119", "PMID" : "16962256", "abstract" : "Fungi from the genus Aspergillus are important saprophytes and opportunistic human fungal pathogens that contribute in these and other diverse ways to human well-being. Part of their impact on human well-being stems from the production of small molecular weight secondary metabolites, which may contribute to the ability of these fungi to cause invasive fungal infections and allergic diseases. In this study, we identified one group of enzymes responsible for secondary metabolite production in five Aspergillus species, the non-ribosomal peptide synthetases (NRPS). Hidden Markov models were used to search the genome databases of A. fumigatus, A. flavus, A. terreus, A. nidulans, and A. oryzae for domains conserved in NRPS proteins. A genealogy of adenylation domains was utilized to identify orthologous and unique NRPS among the Aspergillus species examined, as well as gain an understanding of the potential evolution of Aspergillus NRPS. mRNA abundance of the 14 NRPS identified in the A. fumigatus genome was analyzed using real-time reverse transcriptase PCR in different environmental conditions to gain a preliminary understanding of the possible functions of the NRPSs' peptide products. Our results suggest that Aspergillus species contain conserved and unique NRPS genes with a complex evolutionary history. This result suggests that the genus Aspergillus produces a substantial diversity of non-ribosomally synthesized peptides. Further analysis of these genes and their peptide products may identify important roles for secondary metabolites produced by NRPS in Aspergillus physiology, ecology, and fungal pathogenicity.", "author" : [ { "dropping-particle" : "", "family" : "Cramer", "given" : "Robert a", "non-dropping-particle" : "", "parse-names" : false, "suffix" : "" }, { "dropping-particle" : "", "family" : "Stajich", "given" : "Jason E", "non-dropping-particle" : "", "parse-names" : false, "suffix" : "" }, { "dropping-particle" : "", "family" : "Yamanaka", "given" : "Yvonne", "non-dropping-particle" : "", "parse-names" : false, "suffix" : "" }, { "dropping-particle" : "", "family" : "Dietrich", "given" : "Fred S", "non-dropping-particle" : "", "parse-names" : false, "suffix" : "" }, { "dropping-particle" : "", "family" : "Steinbach", "given" : "William J", "non-dropping-particle" : "", "parse-names" : false, "suffix" : "" }, { "dropping-particle" : "", "family" : "Perfect", "given" : "John R", "non-dropping-particle" : "", "parse-names" : false, "suffix" : "" } ], "container-title" : "Gene", "id" : "ITEM-1", "issued" : { "date-parts" : [ [ "2006", "11", "15" ] ] }, "page" : "24-32", "title" : "Phylogenomic analysis of non-ribosomal peptide synthetases in the genus Aspergillus.", "type" : "article-journal", "volume" : "383" }, "uris" : [ "http://www.mendeley.com/documents/?uuid=69807e1d-bcad-4cf1-b974-4cd8b5ed33cc" ] } ], "mendeley" : { "previouslyFormattedCitation" : "(Cramer et al., 2006)" }, "properties" : { "noteIndex" : 0 }, "schema" : "https://github.com/citation-style-language/schema/raw/master/csl-citation.json" }</w:instrText>
            </w:r>
            <w:r w:rsidRPr="001A4083">
              <w:rPr>
                <w:color w:val="000000"/>
              </w:rPr>
              <w:fldChar w:fldCharType="separate"/>
            </w:r>
            <w:r w:rsidRPr="001A4083">
              <w:rPr>
                <w:noProof/>
                <w:color w:val="000000"/>
              </w:rPr>
              <w:t>(Cramer et al., 2006)</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psoA_R</w:t>
            </w:r>
          </w:p>
        </w:tc>
        <w:tc>
          <w:tcPr>
            <w:tcW w:w="3081" w:type="dxa"/>
          </w:tcPr>
          <w:p w:rsidR="00945D75" w:rsidRPr="001A4083" w:rsidRDefault="00945D75" w:rsidP="001A4083">
            <w:pPr>
              <w:spacing w:after="0" w:line="240" w:lineRule="auto"/>
            </w:pPr>
            <w:r w:rsidRPr="001A4083">
              <w:t>TGCCCGAATCACTCCCTTGGAC</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016/j.gene.2006.07.008", "ISSN" : "0378-1119", "PMID" : "16962256", "abstract" : "Fungi from the genus Aspergillus are important saprophytes and opportunistic human fungal pathogens that contribute in these and other diverse ways to human well-being. Part of their impact on human well-being stems from the production of small molecular weight secondary metabolites, which may contribute to the ability of these fungi to cause invasive fungal infections and allergic diseases. In this study, we identified one group of enzymes responsible for secondary metabolite production in five Aspergillus species, the non-ribosomal peptide synthetases (NRPS). Hidden Markov models were used to search the genome databases of A. fumigatus, A. flavus, A. terreus, A. nidulans, and A. oryzae for domains conserved in NRPS proteins. A genealogy of adenylation domains was utilized to identify orthologous and unique NRPS among the Aspergillus species examined, as well as gain an understanding of the potential evolution of Aspergillus NRPS. mRNA abundance of the 14 NRPS identified in the A. fumigatus genome was analyzed using real-time reverse transcriptase PCR in different environmental conditions to gain a preliminary understanding of the possible functions of the NRPSs' peptide products. Our results suggest that Aspergillus species contain conserved and unique NRPS genes with a complex evolutionary history. This result suggests that the genus Aspergillus produces a substantial diversity of non-ribosomally synthesized peptides. Further analysis of these genes and their peptide products may identify important roles for secondary metabolites produced by NRPS in Aspergillus physiology, ecology, and fungal pathogenicity.", "author" : [ { "dropping-particle" : "", "family" : "Cramer", "given" : "Robert a", "non-dropping-particle" : "", "parse-names" : false, "suffix" : "" }, { "dropping-particle" : "", "family" : "Stajich", "given" : "Jason E", "non-dropping-particle" : "", "parse-names" : false, "suffix" : "" }, { "dropping-particle" : "", "family" : "Yamanaka", "given" : "Yvonne", "non-dropping-particle" : "", "parse-names" : false, "suffix" : "" }, { "dropping-particle" : "", "family" : "Dietrich", "given" : "Fred S", "non-dropping-particle" : "", "parse-names" : false, "suffix" : "" }, { "dropping-particle" : "", "family" : "Steinbach", "given" : "William J", "non-dropping-particle" : "", "parse-names" : false, "suffix" : "" }, { "dropping-particle" : "", "family" : "Perfect", "given" : "John R", "non-dropping-particle" : "", "parse-names" : false, "suffix" : "" } ], "container-title" : "Gene", "id" : "ITEM-1", "issued" : { "date-parts" : [ [ "2006", "11", "15" ] ] }, "page" : "24-32", "title" : "Phylogenomic analysis of non-ribosomal peptide synthetases in the genus Aspergillus.", "type" : "article-journal", "volume" : "383" }, "uris" : [ "http://www.mendeley.com/documents/?uuid=69807e1d-bcad-4cf1-b974-4cd8b5ed33cc" ] } ], "mendeley" : { "previouslyFormattedCitation" : "(Cramer et al., 2006)" }, "properties" : { "noteIndex" : 0 }, "schema" : "https://github.com/citation-style-language/schema/raw/master/csl-citation.json" }</w:instrText>
            </w:r>
            <w:r w:rsidRPr="001A4083">
              <w:rPr>
                <w:color w:val="000000"/>
              </w:rPr>
              <w:fldChar w:fldCharType="separate"/>
            </w:r>
            <w:r w:rsidRPr="001A4083">
              <w:rPr>
                <w:noProof/>
                <w:color w:val="000000"/>
              </w:rPr>
              <w:t>(Cramer et al., 2006)</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optB_F</w:t>
            </w:r>
          </w:p>
        </w:tc>
        <w:tc>
          <w:tcPr>
            <w:tcW w:w="3081" w:type="dxa"/>
          </w:tcPr>
          <w:p w:rsidR="00945D75" w:rsidRPr="001A4083" w:rsidRDefault="00945D75" w:rsidP="001A4083">
            <w:pPr>
              <w:spacing w:after="0" w:line="240" w:lineRule="auto"/>
            </w:pPr>
            <w:r w:rsidRPr="001A4083">
              <w:t>TGTCCTTCTGGCTCGCAGGT</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111/j.1365-2958.2011.07868.x", "ISSN" : "1365-2958", "PMID" : "22023286", "abstract" : "Moulds are characterized by their saprophytic lifestyle that is based on osmotrophy. Among them, Aspergillus fumigatus has emerged as the leading cause of fungal infections in the presence of an underlying immunodeficiency. To assess the role of its nutritional versatility for virulence, transcriptional profiling studies in the presence of varying sources of nitrogen were carried out and revealed an extensive reprogramming of the fungal transcriptome when shifting to a proteinaceous growth substrate. Transcripts encoding metabolic activities were predominantly upregulated, as were proteinases and transport activities. To probe whether fundamental aspects of its osmotrophic lifestyle, that is, extracellular proteolysis and uptake of oligopeptides, are required for A. fumigatus pathogenicity, serial gene replacements were carried out, which eventually yielded an octuple deletion mutant ablated for the opt gene family. This strain displayed no growth defect on various substrates, but supplementary reduction of extracellular proteolytic activity by additional deletion of the prtT gene revealed a synthetic phenotype on porcine lung tissue agar. Virulence studies in a murine model of pulmonary aspergillosis did not disclose any attenuation in virulence of these deletants. Our data emphasize a high degree of redundancy encoded by the A. fumigatus genome that secures nutrient supply for growth and, therefore, virulence.", "author" : [ { "dropping-particle" : "", "family" : "Hartmann", "given" : "Thomas", "non-dropping-particle" : "", "parse-names" : false, "suffix" : "" }, { "dropping-particle" : "", "family" : "Cairns", "given" : "Timothy C", "non-dropping-particle" : "", "parse-names" : false, "suffix" : "" }, { "dropping-particle" : "", "family" : "Olbermann", "given" : "Patrick", "non-dropping-particle" : "", "parse-names" : false, "suffix" : "" }, { "dropping-particle" : "", "family" : "Morschh\u00e4user", "given" : "Joachim", "non-dropping-particle" : "", "parse-names" : false, "suffix" : "" }, { "dropping-particle" : "", "family" : "Bignell", "given" : "Elaine M", "non-dropping-particle" : "", "parse-names" : false, "suffix" : "" }, { "dropping-particle" : "", "family" : "Krappmann", "given" : "Sven", "non-dropping-particle" : "", "parse-names" : false, "suffix" : "" } ], "container-title" : "Molecular microbiology", "id" : "ITEM-1", "issue" : "4", "issued" : { "date-parts" : [ [ "2011", "11" ] ] }, "page" : "917-35", "title" : "Oligopeptide transport and regulation of extracellular proteolysis are required for growth of Aspergillus fumigatus on complex substrates but not for virulence.", "type" : "article-journal", "volume" : "82" }, "uris" : [ "http://www.mendeley.com/documents/?uuid=48036719-8fc8-47fd-9e52-82a13887a0ef" ] } ], "mendeley" : { "previouslyFormattedCitation" : "(Hartmann et al., 2011)" }, "properties" : { "noteIndex" : 0 }, "schema" : "https://github.com/citation-style-language/schema/raw/master/csl-citation.json" }</w:instrText>
            </w:r>
            <w:r w:rsidRPr="001A4083">
              <w:rPr>
                <w:color w:val="000000"/>
              </w:rPr>
              <w:fldChar w:fldCharType="separate"/>
            </w:r>
            <w:r w:rsidRPr="001A4083">
              <w:rPr>
                <w:noProof/>
                <w:color w:val="000000"/>
              </w:rPr>
              <w:t>(Hartmann et al., 2011)</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optB_R</w:t>
            </w:r>
          </w:p>
        </w:tc>
        <w:tc>
          <w:tcPr>
            <w:tcW w:w="3081" w:type="dxa"/>
          </w:tcPr>
          <w:p w:rsidR="00945D75" w:rsidRPr="001A4083" w:rsidRDefault="00945D75" w:rsidP="001A4083">
            <w:pPr>
              <w:spacing w:after="0" w:line="240" w:lineRule="auto"/>
            </w:pPr>
            <w:r w:rsidRPr="001A4083">
              <w:t>ATCCACCATCCGCGGAAACG</w:t>
            </w:r>
          </w:p>
        </w:tc>
        <w:tc>
          <w:tcPr>
            <w:tcW w:w="3081" w:type="dxa"/>
          </w:tcPr>
          <w:p w:rsidR="00945D75" w:rsidRPr="001A4083" w:rsidRDefault="00945D75" w:rsidP="001A4083">
            <w:pPr>
              <w:spacing w:after="0" w:line="240" w:lineRule="auto"/>
              <w:rPr>
                <w:color w:val="000000"/>
              </w:rPr>
            </w:pPr>
            <w:r w:rsidRPr="001A4083">
              <w:rPr>
                <w:color w:val="000000"/>
              </w:rPr>
              <w:fldChar w:fldCharType="begin" w:fldLock="1"/>
            </w:r>
            <w:r w:rsidRPr="001A4083">
              <w:rPr>
                <w:color w:val="000000"/>
              </w:rPr>
              <w:instrText>ADDIN CSL_CITATION { "citationItems" : [ { "id" : "ITEM-1", "itemData" : { "DOI" : "10.1111/j.1365-2958.2011.07868.x", "ISSN" : "1365-2958", "PMID" : "22023286", "abstract" : "Moulds are characterized by their saprophytic lifestyle that is based on osmotrophy. Among them, Aspergillus fumigatus has emerged as the leading cause of fungal infections in the presence of an underlying immunodeficiency. To assess the role of its nutritional versatility for virulence, transcriptional profiling studies in the presence of varying sources of nitrogen were carried out and revealed an extensive reprogramming of the fungal transcriptome when shifting to a proteinaceous growth substrate. Transcripts encoding metabolic activities were predominantly upregulated, as were proteinases and transport activities. To probe whether fundamental aspects of its osmotrophic lifestyle, that is, extracellular proteolysis and uptake of oligopeptides, are required for A. fumigatus pathogenicity, serial gene replacements were carried out, which eventually yielded an octuple deletion mutant ablated for the opt gene family. This strain displayed no growth defect on various substrates, but supplementary reduction of extracellular proteolytic activity by additional deletion of the prtT gene revealed a synthetic phenotype on porcine lung tissue agar. Virulence studies in a murine model of pulmonary aspergillosis did not disclose any attenuation in virulence of these deletants. Our data emphasize a high degree of redundancy encoded by the A. fumigatus genome that secures nutrient supply for growth and, therefore, virulence.", "author" : [ { "dropping-particle" : "", "family" : "Hartmann", "given" : "Thomas", "non-dropping-particle" : "", "parse-names" : false, "suffix" : "" }, { "dropping-particle" : "", "family" : "Cairns", "given" : "Timothy C", "non-dropping-particle" : "", "parse-names" : false, "suffix" : "" }, { "dropping-particle" : "", "family" : "Olbermann", "given" : "Patrick", "non-dropping-particle" : "", "parse-names" : false, "suffix" : "" }, { "dropping-particle" : "", "family" : "Morschh\u00e4user", "given" : "Joachim", "non-dropping-particle" : "", "parse-names" : false, "suffix" : "" }, { "dropping-particle" : "", "family" : "Bignell", "given" : "Elaine M", "non-dropping-particle" : "", "parse-names" : false, "suffix" : "" }, { "dropping-particle" : "", "family" : "Krappmann", "given" : "Sven", "non-dropping-particle" : "", "parse-names" : false, "suffix" : "" } ], "container-title" : "Molecular microbiology", "id" : "ITEM-1", "issue" : "4", "issued" : { "date-parts" : [ [ "2011", "11" ] ] }, "page" : "917-35", "title" : "Oligopeptide transport and regulation of extracellular proteolysis are required for growth of Aspergillus fumigatus on complex substrates but not for virulence.", "type" : "article-journal", "volume" : "82" }, "uris" : [ "http://www.mendeley.com/documents/?uuid=48036719-8fc8-47fd-9e52-82a13887a0ef" ] } ], "mendeley" : { "previouslyFormattedCitation" : "(Hartmann et al., 2011)" }, "properties" : { "noteIndex" : 0 }, "schema" : "https://github.com/citation-style-language/schema/raw/master/csl-citation.json" }</w:instrText>
            </w:r>
            <w:r w:rsidRPr="001A4083">
              <w:rPr>
                <w:color w:val="000000"/>
              </w:rPr>
              <w:fldChar w:fldCharType="separate"/>
            </w:r>
            <w:r w:rsidRPr="001A4083">
              <w:rPr>
                <w:noProof/>
                <w:color w:val="000000"/>
              </w:rPr>
              <w:t>(Hartmann et al., 2011)</w:t>
            </w:r>
            <w:r w:rsidRPr="001A4083">
              <w:rPr>
                <w:color w:val="000000"/>
              </w:rPr>
              <w:fldChar w:fldCharType="end"/>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fma-PKS_F</w:t>
            </w:r>
          </w:p>
        </w:tc>
        <w:tc>
          <w:tcPr>
            <w:tcW w:w="3081" w:type="dxa"/>
          </w:tcPr>
          <w:p w:rsidR="00945D75" w:rsidRPr="001A4083" w:rsidRDefault="00945D75" w:rsidP="001A4083">
            <w:pPr>
              <w:spacing w:after="0" w:line="240" w:lineRule="auto"/>
            </w:pPr>
            <w:r w:rsidRPr="001A4083">
              <w:t>ATCATCGGATCGGTGAAGAG</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fma-PKS_R</w:t>
            </w:r>
          </w:p>
        </w:tc>
        <w:tc>
          <w:tcPr>
            <w:tcW w:w="3081" w:type="dxa"/>
          </w:tcPr>
          <w:p w:rsidR="00945D75" w:rsidRPr="001A4083" w:rsidRDefault="00945D75" w:rsidP="001A4083">
            <w:pPr>
              <w:spacing w:after="0" w:line="240" w:lineRule="auto"/>
            </w:pPr>
            <w:r w:rsidRPr="001A4083">
              <w:t>GCTGGATTTGGGTTGAGAAA</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sidH_F</w:t>
            </w:r>
          </w:p>
        </w:tc>
        <w:tc>
          <w:tcPr>
            <w:tcW w:w="3081" w:type="dxa"/>
          </w:tcPr>
          <w:p w:rsidR="00945D75" w:rsidRPr="001A4083" w:rsidRDefault="00945D75" w:rsidP="001A4083">
            <w:pPr>
              <w:spacing w:after="0" w:line="240" w:lineRule="auto"/>
            </w:pPr>
            <w:r w:rsidRPr="001A4083">
              <w:t>CCTCACATTCTCCTCCTCACA</w:t>
            </w:r>
          </w:p>
        </w:tc>
        <w:tc>
          <w:tcPr>
            <w:tcW w:w="3081" w:type="dxa"/>
          </w:tcPr>
          <w:p w:rsidR="00945D75" w:rsidRPr="001A4083" w:rsidRDefault="00945D75" w:rsidP="001A4083">
            <w:pPr>
              <w:spacing w:after="0" w:line="240" w:lineRule="auto"/>
              <w:rPr>
                <w:color w:val="000000"/>
              </w:rPr>
            </w:pPr>
            <w:r w:rsidRPr="001A4083">
              <w:rPr>
                <w:color w:val="000000"/>
              </w:rPr>
              <w:t>This study</w:t>
            </w:r>
          </w:p>
        </w:tc>
      </w:tr>
      <w:tr w:rsidR="00945D75" w:rsidRPr="001A4083">
        <w:tc>
          <w:tcPr>
            <w:tcW w:w="3080" w:type="dxa"/>
          </w:tcPr>
          <w:p w:rsidR="00945D75" w:rsidRPr="001A4083" w:rsidRDefault="00945D75" w:rsidP="001A4083">
            <w:pPr>
              <w:spacing w:after="0" w:line="240" w:lineRule="auto"/>
              <w:rPr>
                <w:color w:val="000000"/>
              </w:rPr>
            </w:pPr>
            <w:r w:rsidRPr="001A4083">
              <w:rPr>
                <w:color w:val="000000"/>
              </w:rPr>
              <w:t>osidH_R</w:t>
            </w:r>
          </w:p>
        </w:tc>
        <w:tc>
          <w:tcPr>
            <w:tcW w:w="3081" w:type="dxa"/>
          </w:tcPr>
          <w:p w:rsidR="00945D75" w:rsidRPr="001A4083" w:rsidRDefault="00945D75" w:rsidP="001A4083">
            <w:pPr>
              <w:spacing w:after="0" w:line="240" w:lineRule="auto"/>
            </w:pPr>
            <w:r w:rsidRPr="001A4083">
              <w:t>CGTTGAGGTCGTTCCATTCT</w:t>
            </w:r>
          </w:p>
        </w:tc>
        <w:tc>
          <w:tcPr>
            <w:tcW w:w="3081" w:type="dxa"/>
          </w:tcPr>
          <w:p w:rsidR="00945D75" w:rsidRPr="001A4083" w:rsidRDefault="00945D75" w:rsidP="001A4083">
            <w:pPr>
              <w:spacing w:after="0" w:line="240" w:lineRule="auto"/>
              <w:rPr>
                <w:color w:val="000000"/>
              </w:rPr>
            </w:pPr>
            <w:r w:rsidRPr="001A4083">
              <w:rPr>
                <w:color w:val="000000"/>
              </w:rPr>
              <w:t>This study</w:t>
            </w:r>
          </w:p>
        </w:tc>
      </w:tr>
    </w:tbl>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pPr>
        <w:rPr>
          <w:color w:val="000000"/>
        </w:rPr>
      </w:pPr>
    </w:p>
    <w:p w:rsidR="00945D75" w:rsidRDefault="00945D75">
      <w:r>
        <w:t xml:space="preserve">                                   </w:t>
      </w:r>
      <w:r>
        <w:object w:dxaOrig="5500" w:dyaOrig="52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25pt;height:264pt" o:ole="">
            <v:imagedata r:id="rId6" o:title=""/>
          </v:shape>
          <o:OLEObject Type="Embed" ProgID="Prism5.Document" ShapeID="_x0000_i1025" DrawAspect="Content" ObjectID="_1469438630" r:id="rId7"/>
        </w:object>
      </w:r>
    </w:p>
    <w:p w:rsidR="00945D75" w:rsidRDefault="00945D75" w:rsidP="00644391">
      <w:pPr>
        <w:jc w:val="both"/>
        <w:rPr>
          <w:rFonts w:ascii="Times New Roman" w:hAnsi="Times New Roman" w:cs="Times New Roman"/>
          <w:sz w:val="24"/>
          <w:szCs w:val="24"/>
        </w:rPr>
      </w:pPr>
      <w:r w:rsidRPr="00644391">
        <w:rPr>
          <w:rFonts w:ascii="Times New Roman" w:hAnsi="Times New Roman" w:cs="Times New Roman"/>
          <w:b/>
          <w:bCs/>
          <w:sz w:val="24"/>
          <w:szCs w:val="24"/>
        </w:rPr>
        <w:t xml:space="preserve">Figure </w:t>
      </w:r>
      <w:r>
        <w:rPr>
          <w:rFonts w:ascii="Times New Roman" w:hAnsi="Times New Roman" w:cs="Times New Roman"/>
          <w:b/>
          <w:bCs/>
          <w:sz w:val="24"/>
          <w:szCs w:val="24"/>
        </w:rPr>
        <w:t>S</w:t>
      </w:r>
      <w:r w:rsidRPr="00644391">
        <w:rPr>
          <w:rFonts w:ascii="Times New Roman" w:hAnsi="Times New Roman" w:cs="Times New Roman"/>
          <w:b/>
          <w:bCs/>
          <w:sz w:val="24"/>
          <w:szCs w:val="24"/>
        </w:rPr>
        <w:t xml:space="preserve">1: </w:t>
      </w:r>
      <w:r w:rsidRPr="00644391">
        <w:rPr>
          <w:rFonts w:ascii="Times New Roman" w:hAnsi="Times New Roman" w:cs="Times New Roman"/>
          <w:sz w:val="24"/>
          <w:szCs w:val="24"/>
        </w:rPr>
        <w:t>Viability assay. There was 85 % survival of ∆</w:t>
      </w:r>
      <w:r w:rsidRPr="00644391">
        <w:rPr>
          <w:rFonts w:ascii="Times New Roman" w:hAnsi="Times New Roman" w:cs="Times New Roman"/>
          <w:i/>
          <w:iCs/>
          <w:sz w:val="24"/>
          <w:szCs w:val="24"/>
        </w:rPr>
        <w:t>gliT</w:t>
      </w:r>
      <w:r w:rsidRPr="00644391">
        <w:rPr>
          <w:rFonts w:ascii="Times New Roman" w:hAnsi="Times New Roman" w:cs="Times New Roman"/>
          <w:sz w:val="24"/>
          <w:szCs w:val="24"/>
        </w:rPr>
        <w:t xml:space="preserve"> following gliotoxin treatment compared to 97 % survival in the control group. There was 100 % survival of wild-type both with and without gliotoxin treatment.</w:t>
      </w:r>
      <w:bookmarkStart w:id="0" w:name="_GoBack"/>
      <w:bookmarkEnd w:id="0"/>
    </w:p>
    <w:p w:rsidR="00945D75" w:rsidRDefault="00945D75" w:rsidP="00644391">
      <w:pPr>
        <w:jc w:val="both"/>
        <w:rPr>
          <w:rFonts w:ascii="Times New Roman" w:hAnsi="Times New Roman" w:cs="Times New Roman"/>
          <w:color w:val="000000"/>
          <w:sz w:val="24"/>
          <w:szCs w:val="24"/>
        </w:rPr>
      </w:pPr>
    </w:p>
    <w:p w:rsidR="00945D75" w:rsidRPr="009666FA" w:rsidRDefault="00945D75" w:rsidP="00644391">
      <w:pPr>
        <w:jc w:val="both"/>
        <w:rPr>
          <w:rFonts w:ascii="Times New Roman" w:hAnsi="Times New Roman" w:cs="Times New Roman"/>
          <w:b/>
          <w:bCs/>
          <w:color w:val="000000"/>
          <w:sz w:val="24"/>
          <w:szCs w:val="24"/>
        </w:rPr>
      </w:pPr>
      <w:r w:rsidRPr="009666FA">
        <w:rPr>
          <w:rFonts w:ascii="Times New Roman" w:hAnsi="Times New Roman" w:cs="Times New Roman"/>
          <w:b/>
          <w:bCs/>
          <w:color w:val="000000"/>
          <w:sz w:val="24"/>
          <w:szCs w:val="24"/>
        </w:rPr>
        <w:t>References</w:t>
      </w:r>
    </w:p>
    <w:p w:rsidR="00945D75" w:rsidRPr="00644391" w:rsidRDefault="00945D75" w:rsidP="00644391">
      <w:pPr>
        <w:pStyle w:val="NormalWeb"/>
        <w:ind w:left="480" w:hanging="480"/>
        <w:jc w:val="both"/>
        <w:rPr>
          <w:noProof/>
        </w:rPr>
      </w:pPr>
      <w:r w:rsidRPr="00644391">
        <w:rPr>
          <w:color w:val="000000"/>
        </w:rPr>
        <w:fldChar w:fldCharType="begin" w:fldLock="1"/>
      </w:r>
      <w:r w:rsidRPr="00644391">
        <w:rPr>
          <w:color w:val="000000"/>
        </w:rPr>
        <w:instrText xml:space="preserve">ADDIN Mendeley Bibliography CSL_BIBLIOGRAPHY </w:instrText>
      </w:r>
      <w:r w:rsidRPr="00644391">
        <w:rPr>
          <w:color w:val="000000"/>
        </w:rPr>
        <w:fldChar w:fldCharType="separate"/>
      </w:r>
      <w:r w:rsidRPr="00644391">
        <w:rPr>
          <w:noProof/>
        </w:rPr>
        <w:t xml:space="preserve">Cramer, R. </w:t>
      </w:r>
      <w:r>
        <w:rPr>
          <w:noProof/>
        </w:rPr>
        <w:t>A</w:t>
      </w:r>
      <w:r w:rsidRPr="00644391">
        <w:rPr>
          <w:noProof/>
        </w:rPr>
        <w:t xml:space="preserve">, Stajich, J. E., Yamanaka, Y., Dietrich, F. S., Steinbach, W. J., &amp; Perfect, J. R. (2006). Phylogenomic analysis of non-ribosomal peptide synthetases in the genus Aspergillus. </w:t>
      </w:r>
      <w:r w:rsidRPr="00644391">
        <w:rPr>
          <w:i/>
          <w:iCs/>
          <w:noProof/>
        </w:rPr>
        <w:t>Gene</w:t>
      </w:r>
      <w:r w:rsidRPr="00644391">
        <w:rPr>
          <w:noProof/>
        </w:rPr>
        <w:t xml:space="preserve">, </w:t>
      </w:r>
      <w:r w:rsidRPr="00644391">
        <w:rPr>
          <w:i/>
          <w:iCs/>
          <w:noProof/>
        </w:rPr>
        <w:t>383</w:t>
      </w:r>
      <w:r w:rsidRPr="00644391">
        <w:rPr>
          <w:noProof/>
        </w:rPr>
        <w:t>, 24–32. doi:10.1016/j.gene.2006.07.008</w:t>
      </w:r>
    </w:p>
    <w:p w:rsidR="00945D75" w:rsidRPr="00644391" w:rsidRDefault="00945D75" w:rsidP="00644391">
      <w:pPr>
        <w:pStyle w:val="NormalWeb"/>
        <w:ind w:left="480" w:hanging="480"/>
        <w:jc w:val="both"/>
        <w:rPr>
          <w:noProof/>
        </w:rPr>
      </w:pPr>
      <w:r w:rsidRPr="00644391">
        <w:rPr>
          <w:noProof/>
        </w:rPr>
        <w:t xml:space="preserve">Hartmann, T., Cairns, T. C., Olbermann, P., Morschhäuser, J., Bignell, E. M., &amp; Krappmann, S. (2011). Oligopeptide transport and regulation of extracellular proteolysis are required for growth of Aspergillus fumigatus on complex substrates but not for virulence. </w:t>
      </w:r>
      <w:r w:rsidRPr="00644391">
        <w:rPr>
          <w:i/>
          <w:iCs/>
          <w:noProof/>
        </w:rPr>
        <w:t>Molecular Microbiology</w:t>
      </w:r>
      <w:r w:rsidRPr="00644391">
        <w:rPr>
          <w:noProof/>
        </w:rPr>
        <w:t xml:space="preserve">, </w:t>
      </w:r>
      <w:r w:rsidRPr="00644391">
        <w:rPr>
          <w:i/>
          <w:iCs/>
          <w:noProof/>
        </w:rPr>
        <w:t>82</w:t>
      </w:r>
      <w:r w:rsidRPr="00644391">
        <w:rPr>
          <w:noProof/>
        </w:rPr>
        <w:t>(4), 917–35. doi:10.1111/j.1365-2958.2011.07868.x</w:t>
      </w:r>
    </w:p>
    <w:p w:rsidR="00945D75" w:rsidRPr="008B2D96" w:rsidRDefault="00945D75" w:rsidP="00644391">
      <w:pPr>
        <w:jc w:val="both"/>
        <w:rPr>
          <w:color w:val="000000"/>
        </w:rPr>
      </w:pPr>
      <w:r w:rsidRPr="00644391">
        <w:rPr>
          <w:color w:val="000000"/>
        </w:rPr>
        <w:fldChar w:fldCharType="end"/>
      </w:r>
    </w:p>
    <w:sectPr w:rsidR="00945D75" w:rsidRPr="008B2D96" w:rsidSect="0020619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5D75" w:rsidRDefault="00945D75" w:rsidP="00945D75">
      <w:pPr>
        <w:spacing w:after="0" w:line="240" w:lineRule="auto"/>
      </w:pPr>
      <w:r>
        <w:separator/>
      </w:r>
    </w:p>
  </w:endnote>
  <w:endnote w:type="continuationSeparator" w:id="1">
    <w:p w:rsidR="00945D75" w:rsidRDefault="00945D75" w:rsidP="00945D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imSun">
    <w:altName w:val="??¨¬?"/>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75" w:rsidRDefault="00945D75" w:rsidP="001B47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45D75" w:rsidRDefault="00945D75" w:rsidP="00D522D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D75" w:rsidRDefault="00945D75" w:rsidP="001B472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rsidR="00945D75" w:rsidRDefault="00945D75" w:rsidP="00D522D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5D75" w:rsidRDefault="00945D75" w:rsidP="00945D75">
      <w:pPr>
        <w:spacing w:after="0" w:line="240" w:lineRule="auto"/>
      </w:pPr>
      <w:r>
        <w:separator/>
      </w:r>
    </w:p>
  </w:footnote>
  <w:footnote w:type="continuationSeparator" w:id="1">
    <w:p w:rsidR="00945D75" w:rsidRDefault="00945D75" w:rsidP="00945D7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characterSpacingControl w:val="doNotCompress"/>
  <w:doNotValidateAgainstSchema/>
  <w:doNotDemarcateInvalidXml/>
  <w:footnotePr>
    <w:footnote w:id="0"/>
    <w:footnote w:id="1"/>
  </w:footnotePr>
  <w:endnotePr>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94B25"/>
    <w:rsid w:val="000A7EBD"/>
    <w:rsid w:val="00120891"/>
    <w:rsid w:val="001766FE"/>
    <w:rsid w:val="0018450A"/>
    <w:rsid w:val="001A4083"/>
    <w:rsid w:val="001B4726"/>
    <w:rsid w:val="00206194"/>
    <w:rsid w:val="00241222"/>
    <w:rsid w:val="003E08F2"/>
    <w:rsid w:val="003E37F0"/>
    <w:rsid w:val="004D3449"/>
    <w:rsid w:val="00531557"/>
    <w:rsid w:val="00545C02"/>
    <w:rsid w:val="00577714"/>
    <w:rsid w:val="005B3ECA"/>
    <w:rsid w:val="00617AB0"/>
    <w:rsid w:val="006203A8"/>
    <w:rsid w:val="006216E6"/>
    <w:rsid w:val="00644391"/>
    <w:rsid w:val="00664AA3"/>
    <w:rsid w:val="00665F21"/>
    <w:rsid w:val="00694B25"/>
    <w:rsid w:val="008153D3"/>
    <w:rsid w:val="00837D41"/>
    <w:rsid w:val="0089768C"/>
    <w:rsid w:val="008B2D96"/>
    <w:rsid w:val="00945D75"/>
    <w:rsid w:val="009666FA"/>
    <w:rsid w:val="00A27345"/>
    <w:rsid w:val="00A47721"/>
    <w:rsid w:val="00A65EBA"/>
    <w:rsid w:val="00B24934"/>
    <w:rsid w:val="00B72BF5"/>
    <w:rsid w:val="00BE3399"/>
    <w:rsid w:val="00C05AC5"/>
    <w:rsid w:val="00C20F0E"/>
    <w:rsid w:val="00C727A0"/>
    <w:rsid w:val="00D522DC"/>
    <w:rsid w:val="00E0410D"/>
    <w:rsid w:val="00E106BB"/>
    <w:rsid w:val="00E149C3"/>
    <w:rsid w:val="00E6512F"/>
    <w:rsid w:val="00ED43A0"/>
    <w:rsid w:val="00EE66A8"/>
    <w:rsid w:val="00F52456"/>
    <w:rsid w:val="00F80597"/>
    <w:rsid w:val="00F86FF9"/>
  </w:rsids>
  <m:mathPr>
    <m:mathFont m:val="Cambria Math"/>
    <m:brkBin m:val="before"/>
    <m:brkBinSub m:val="--"/>
    <m:smallFrac m:val="off"/>
    <m:dispDef/>
    <m:lMargin m:val="0"/>
    <m:rMargin m:val="0"/>
    <m:defJc m:val="centerGroup"/>
    <m:wrapIndent m:val="1440"/>
    <m:intLim m:val="subSup"/>
    <m:naryLim m:val="undOvr"/>
  </m:mathPr>
  <w:uiCompat97To2003/>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IE"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Normal (Web)" w:unhideWhenUsed="0"/>
    <w:lsdException w:name="Table Grid" w:semiHidden="0"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194"/>
    <w:pPr>
      <w:spacing w:after="200" w:line="276" w:lineRule="auto"/>
    </w:pPr>
    <w:rPr>
      <w:rFonts w:cs="Calibri"/>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99"/>
    <w:rsid w:val="00694B25"/>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basedOn w:val="DefaultParagraphFont"/>
    <w:uiPriority w:val="99"/>
    <w:semiHidden/>
    <w:rsid w:val="00C727A0"/>
    <w:rPr>
      <w:color w:val="0000FF"/>
      <w:u w:val="single"/>
    </w:rPr>
  </w:style>
  <w:style w:type="character" w:styleId="FollowedHyperlink">
    <w:name w:val="FollowedHyperlink"/>
    <w:basedOn w:val="DefaultParagraphFont"/>
    <w:uiPriority w:val="99"/>
    <w:semiHidden/>
    <w:rsid w:val="00C727A0"/>
    <w:rPr>
      <w:color w:val="800080"/>
      <w:u w:val="single"/>
    </w:rPr>
  </w:style>
  <w:style w:type="table" w:styleId="TableGrid">
    <w:name w:val="Table Grid"/>
    <w:basedOn w:val="TableNormal"/>
    <w:uiPriority w:val="99"/>
    <w:rsid w:val="00F52456"/>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rsid w:val="0089768C"/>
    <w:pPr>
      <w:spacing w:before="100" w:beforeAutospacing="1" w:after="100" w:afterAutospacing="1" w:line="240" w:lineRule="auto"/>
    </w:pPr>
    <w:rPr>
      <w:rFonts w:ascii="Times New Roman" w:eastAsia="SimSun" w:hAnsi="Times New Roman" w:cs="Times New Roman"/>
      <w:sz w:val="24"/>
      <w:szCs w:val="24"/>
      <w:lang w:eastAsia="en-IE"/>
    </w:rPr>
  </w:style>
  <w:style w:type="paragraph" w:styleId="Footer">
    <w:name w:val="footer"/>
    <w:basedOn w:val="Normal"/>
    <w:link w:val="FooterChar"/>
    <w:uiPriority w:val="99"/>
    <w:rsid w:val="00D522DC"/>
    <w:pPr>
      <w:tabs>
        <w:tab w:val="center" w:pos="4153"/>
        <w:tab w:val="right" w:pos="8306"/>
      </w:tabs>
    </w:pPr>
  </w:style>
  <w:style w:type="character" w:customStyle="1" w:styleId="FooterChar">
    <w:name w:val="Footer Char"/>
    <w:basedOn w:val="DefaultParagraphFont"/>
    <w:link w:val="Footer"/>
    <w:uiPriority w:val="99"/>
    <w:semiHidden/>
    <w:rsid w:val="005722CA"/>
    <w:rPr>
      <w:rFonts w:cs="Calibri"/>
      <w:lang w:eastAsia="en-US"/>
    </w:rPr>
  </w:style>
  <w:style w:type="character" w:styleId="PageNumber">
    <w:name w:val="page number"/>
    <w:basedOn w:val="DefaultParagraphFont"/>
    <w:uiPriority w:val="99"/>
    <w:rsid w:val="00D522DC"/>
  </w:style>
</w:styles>
</file>

<file path=word/webSettings.xml><?xml version="1.0" encoding="utf-8"?>
<w:webSettings xmlns:r="http://schemas.openxmlformats.org/officeDocument/2006/relationships" xmlns:w="http://schemas.openxmlformats.org/wordprocessingml/2006/main">
  <w:divs>
    <w:div w:id="1241797245">
      <w:marLeft w:val="0"/>
      <w:marRight w:val="0"/>
      <w:marTop w:val="0"/>
      <w:marBottom w:val="0"/>
      <w:divBdr>
        <w:top w:val="none" w:sz="0" w:space="0" w:color="auto"/>
        <w:left w:val="none" w:sz="0" w:space="0" w:color="auto"/>
        <w:bottom w:val="none" w:sz="0" w:space="0" w:color="auto"/>
        <w:right w:val="none" w:sz="0" w:space="0" w:color="auto"/>
      </w:divBdr>
    </w:div>
    <w:div w:id="1241797246">
      <w:marLeft w:val="0"/>
      <w:marRight w:val="0"/>
      <w:marTop w:val="0"/>
      <w:marBottom w:val="0"/>
      <w:divBdr>
        <w:top w:val="none" w:sz="0" w:space="0" w:color="auto"/>
        <w:left w:val="none" w:sz="0" w:space="0" w:color="auto"/>
        <w:bottom w:val="none" w:sz="0" w:space="0" w:color="auto"/>
        <w:right w:val="none" w:sz="0" w:space="0" w:color="auto"/>
      </w:divBdr>
    </w:div>
    <w:div w:id="1241797247">
      <w:marLeft w:val="0"/>
      <w:marRight w:val="0"/>
      <w:marTop w:val="0"/>
      <w:marBottom w:val="0"/>
      <w:divBdr>
        <w:top w:val="none" w:sz="0" w:space="0" w:color="auto"/>
        <w:left w:val="none" w:sz="0" w:space="0" w:color="auto"/>
        <w:bottom w:val="none" w:sz="0" w:space="0" w:color="auto"/>
        <w:right w:val="none" w:sz="0" w:space="0" w:color="auto"/>
      </w:divBdr>
    </w:div>
    <w:div w:id="1241797248">
      <w:marLeft w:val="0"/>
      <w:marRight w:val="0"/>
      <w:marTop w:val="0"/>
      <w:marBottom w:val="0"/>
      <w:divBdr>
        <w:top w:val="none" w:sz="0" w:space="0" w:color="auto"/>
        <w:left w:val="none" w:sz="0" w:space="0" w:color="auto"/>
        <w:bottom w:val="none" w:sz="0" w:space="0" w:color="auto"/>
        <w:right w:val="none" w:sz="0" w:space="0" w:color="auto"/>
      </w:divBdr>
    </w:div>
    <w:div w:id="1241797249">
      <w:marLeft w:val="0"/>
      <w:marRight w:val="0"/>
      <w:marTop w:val="0"/>
      <w:marBottom w:val="0"/>
      <w:divBdr>
        <w:top w:val="none" w:sz="0" w:space="0" w:color="auto"/>
        <w:left w:val="none" w:sz="0" w:space="0" w:color="auto"/>
        <w:bottom w:val="none" w:sz="0" w:space="0" w:color="auto"/>
        <w:right w:val="none" w:sz="0" w:space="0" w:color="auto"/>
      </w:divBdr>
    </w:div>
    <w:div w:id="12417972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9</TotalTime>
  <Pages>17</Pages>
  <Words>704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tional Table 1: FunCat Categories of up-regulated genes in ∆gliT MeOH v ATCC46645 MeOH</dc:title>
  <dc:subject/>
  <dc:creator>Grainne O' Keeffe</dc:creator>
  <cp:keywords/>
  <dc:description/>
  <cp:lastModifiedBy>Sean Doyle</cp:lastModifiedBy>
  <cp:revision>9</cp:revision>
  <dcterms:created xsi:type="dcterms:W3CDTF">2014-08-11T12:57:00Z</dcterms:created>
  <dcterms:modified xsi:type="dcterms:W3CDTF">2014-08-1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inneokeeff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genomics</vt:lpwstr>
  </property>
  <property fmtid="{D5CDD505-2E9C-101B-9397-08002B2CF9AE}" pid="12" name="Mendeley Recent Style Name 3_1">
    <vt:lpwstr>BMC Genom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ems-microbiology-letters</vt:lpwstr>
  </property>
  <property fmtid="{D5CDD505-2E9C-101B-9397-08002B2CF9AE}" pid="16" name="Mendeley Recent Style Name 5_1">
    <vt:lpwstr>FEMS Microbi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chemical-biology</vt:lpwstr>
  </property>
  <property fmtid="{D5CDD505-2E9C-101B-9397-08002B2CF9AE}" pid="24" name="Mendeley Recent Style Name 9_1">
    <vt:lpwstr>Nature Chemical Biology</vt:lpwstr>
  </property>
</Properties>
</file>